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F2F77F" w14:textId="444C46AD" w:rsidR="00E91903" w:rsidRPr="00E42EEA" w:rsidRDefault="00DE40D1" w:rsidP="009F3E2C">
      <w:r w:rsidRPr="00E42EEA">
        <w:t>CTIS Assignment – AI in surgery</w:t>
      </w:r>
    </w:p>
    <w:p w14:paraId="507DF247" w14:textId="1F36D6A5" w:rsidR="00DE40D1" w:rsidRPr="00E42EEA" w:rsidRDefault="00DE40D1" w:rsidP="009F3E2C">
      <w:pPr>
        <w:pStyle w:val="Heading2"/>
      </w:pPr>
      <w:r w:rsidRPr="00E42EEA">
        <w:t>Technology / Topic Overview</w:t>
      </w:r>
    </w:p>
    <w:p w14:paraId="387E4AA5" w14:textId="1AB7A9AE" w:rsidR="00313FF9" w:rsidRPr="00E42EEA" w:rsidRDefault="00D709DB" w:rsidP="009F3E2C">
      <w:r w:rsidRPr="00E42EEA">
        <w:t xml:space="preserve">Artificial Intelligence, or the intelligence demonstrated by machines </w:t>
      </w:r>
      <w:r w:rsidR="00DB24F3" w:rsidRPr="00E42EEA">
        <w:fldChar w:fldCharType="begin"/>
      </w:r>
      <w:r w:rsidR="00DB24F3" w:rsidRPr="00E42EEA">
        <w:instrText xml:space="preserve"> ADDIN EN.CITE &lt;EndNote&gt;&lt;Cite&gt;&lt;Author&gt;Shi&lt;/Author&gt;&lt;Year&gt;2022&lt;/Year&gt;&lt;RecNum&gt;6&lt;/RecNum&gt;&lt;DisplayText&gt;(Shi, Yang, Yang, &amp;amp; Zhou, 2022)&lt;/DisplayText&gt;&lt;record&gt;&lt;rec-number&gt;6&lt;/rec-number&gt;&lt;foreign-keys&gt;&lt;key app="EN" db-id="5pstvef9krwwwwexs0ovfvefpt20p5erpvxw" timestamp="1653862019"&gt;6&lt;/key&gt;&lt;/foreign-keys&gt;&lt;ref-type name="Book Section"&gt;5&lt;/ref-type&gt;&lt;contributors&gt;&lt;authors&gt;&lt;author&gt;Shi, Yuanming&lt;/author&gt;&lt;author&gt;Yang, Kai&lt;/author&gt;&lt;author&gt;Yang, Zhanpeng&lt;/author&gt;&lt;author&gt;Zhou, Yong&lt;/author&gt;&lt;/authors&gt;&lt;secondary-authors&gt;&lt;author&gt;Shi, Yuanming&lt;/author&gt;&lt;author&gt;Yang, Kai&lt;/author&gt;&lt;author&gt;Yang, Zhanpeng&lt;/author&gt;&lt;author&gt;Zhou, Yong&lt;/author&gt;&lt;/secondary-authors&gt;&lt;/contributors&gt;&lt;titles&gt;&lt;title&gt;Chapter One - Motivations and organization&lt;/title&gt;&lt;secondary-title&gt;Mobile Edge Artificial Intelligence&lt;/secondary-title&gt;&lt;/titles&gt;&lt;pages&gt;3-5&lt;/pages&gt;&lt;keywords&gt;&lt;keyword&gt;Artificial intelligence&lt;/keyword&gt;&lt;keyword&gt;edge intelligence&lt;/keyword&gt;&lt;keyword&gt;data availability&lt;/keyword&gt;&lt;keyword&gt;privacy and security constraints&lt;/keyword&gt;&lt;keyword&gt;mobile devices&lt;/keyword&gt;&lt;/keywords&gt;&lt;dates&gt;&lt;year&gt;2022&lt;/year&gt;&lt;pub-dates&gt;&lt;date&gt;2022/01/01/&lt;/date&gt;&lt;/pub-dates&gt;&lt;/dates&gt;&lt;publisher&gt;Academic Press&lt;/publisher&gt;&lt;isbn&gt;978-0-12-823817-2&lt;/isbn&gt;&lt;urls&gt;&lt;related-urls&gt;&lt;url&gt;https://www.sciencedirect.com/science/article/pii/B9780128238172000103&lt;/url&gt;&lt;/related-urls&gt;&lt;/urls&gt;&lt;electronic-resource-num&gt;https://doi.org/10.1016/B978-0-12-823817-2.00010-3&lt;/electronic-resource-num&gt;&lt;/record&gt;&lt;/Cite&gt;&lt;/EndNote&gt;</w:instrText>
      </w:r>
      <w:r w:rsidR="00DB24F3" w:rsidRPr="00E42EEA">
        <w:fldChar w:fldCharType="separate"/>
      </w:r>
      <w:r w:rsidR="00DB24F3" w:rsidRPr="00E42EEA">
        <w:rPr>
          <w:noProof/>
        </w:rPr>
        <w:t>(Shi, Yang, Yang, &amp; Zhou, 2022)</w:t>
      </w:r>
      <w:r w:rsidR="00DB24F3" w:rsidRPr="00E42EEA">
        <w:fldChar w:fldCharType="end"/>
      </w:r>
      <w:r w:rsidR="002F317D" w:rsidRPr="00E42EEA">
        <w:t xml:space="preserve"> is a complex</w:t>
      </w:r>
      <w:r w:rsidR="0072654B">
        <w:t xml:space="preserve"> branch of computer science, concerned with attempting to replicate human-like intelligence within modern computers</w:t>
      </w:r>
      <w:r w:rsidR="002F317D" w:rsidRPr="00E42EEA">
        <w:t xml:space="preserve">. It has revolutionized </w:t>
      </w:r>
      <w:r w:rsidR="00935C19" w:rsidRPr="00E42EEA">
        <w:t>IT and</w:t>
      </w:r>
      <w:r w:rsidR="002F317D" w:rsidRPr="00E42EEA">
        <w:t xml:space="preserve"> has begun to drastically shape the way that modern society lives and functions. </w:t>
      </w:r>
      <w:r w:rsidR="00A108E1" w:rsidRPr="00E42EEA">
        <w:t xml:space="preserve">As the technology behind has matured, AI has been adopted further and further within many fields, from industrial manufacturing to </w:t>
      </w:r>
      <w:r w:rsidR="009946A9" w:rsidRPr="00E42EEA">
        <w:t xml:space="preserve">autonomous navigation to medicine and surgery. It is the final point, surgery, that this assignment aims to address, first </w:t>
      </w:r>
      <w:r w:rsidR="00970B53" w:rsidRPr="00E42EEA">
        <w:t xml:space="preserve">examining </w:t>
      </w:r>
      <w:r w:rsidR="00763BE2" w:rsidRPr="00E42EEA">
        <w:t xml:space="preserve">AI and </w:t>
      </w:r>
      <w:r w:rsidR="00935C19" w:rsidRPr="00E42EEA">
        <w:t>its</w:t>
      </w:r>
      <w:r w:rsidR="00763BE2" w:rsidRPr="00E42EEA">
        <w:t xml:space="preserve"> main components, next </w:t>
      </w:r>
      <w:r w:rsidR="005763B1" w:rsidRPr="00E42EEA">
        <w:t xml:space="preserve">investigating the opportunities given to surgery </w:t>
      </w:r>
      <w:r w:rsidR="00B0334E" w:rsidRPr="00E42EEA">
        <w:t>using</w:t>
      </w:r>
      <w:r w:rsidR="005763B1" w:rsidRPr="00E42EEA">
        <w:t xml:space="preserve"> AI. Following this we will look to see both what choices </w:t>
      </w:r>
      <w:r w:rsidR="00131C08" w:rsidRPr="00E42EEA">
        <w:t xml:space="preserve">it gives, as well as the risks posed by early adoption. Finally, we will present an ethical reflection of the </w:t>
      </w:r>
      <w:r w:rsidR="00530BA2" w:rsidRPr="00E42EEA">
        <w:t>topic.</w:t>
      </w:r>
    </w:p>
    <w:p w14:paraId="0D5ACA45" w14:textId="34FD9073" w:rsidR="00C305C4" w:rsidRPr="00E42EEA" w:rsidRDefault="00530BA2" w:rsidP="009F3E2C">
      <w:r w:rsidRPr="00E42EEA">
        <w:t>Artificial Intelligence</w:t>
      </w:r>
      <w:r w:rsidR="00335989" w:rsidRPr="00E42EEA">
        <w:t xml:space="preserve"> itself is broken up into multiple sub-topics, but there are three main ones that will be studied today. </w:t>
      </w:r>
      <w:r w:rsidR="00BF6136" w:rsidRPr="00E42EEA">
        <w:t xml:space="preserve">The first topic, </w:t>
      </w:r>
      <w:r w:rsidR="00335989" w:rsidRPr="00E42EEA">
        <w:t>Machine Learning</w:t>
      </w:r>
      <w:r w:rsidR="00BF6136" w:rsidRPr="00E42EEA">
        <w:t xml:space="preserve">, refers to </w:t>
      </w:r>
      <w:r w:rsidR="0058225B" w:rsidRPr="00E42EEA">
        <w:t xml:space="preserve">the system’s ability to learn and merge new information </w:t>
      </w:r>
      <w:r w:rsidR="008B06BC" w:rsidRPr="00E42EEA">
        <w:t xml:space="preserve">learned through large scale observations, improving and extending it’s knowledge base autonomously rather than being directly programmed </w:t>
      </w:r>
      <w:r w:rsidR="0078279D" w:rsidRPr="00E42EEA">
        <w:fldChar w:fldCharType="begin"/>
      </w:r>
      <w:r w:rsidR="0078279D" w:rsidRPr="00E42EEA">
        <w:instrText xml:space="preserve"> ADDIN EN.CITE &lt;EndNote&gt;&lt;Cite&gt;&lt;Author&gt;Woolf&lt;/Author&gt;&lt;Year&gt;2009&lt;/Year&gt;&lt;RecNum&gt;7&lt;/RecNum&gt;&lt;DisplayText&gt;(Woolf, 2009)&lt;/DisplayText&gt;&lt;record&gt;&lt;rec-number&gt;7&lt;/rec-number&gt;&lt;foreign-keys&gt;&lt;key app="EN" db-id="5pstvef9krwwwwexs0ovfvefpt20p5erpvxw" timestamp="1653863761"&gt;7&lt;/key&gt;&lt;/foreign-keys&gt;&lt;ref-type name="Book Section"&gt;5&lt;/ref-type&gt;&lt;contributors&gt;&lt;authors&gt;&lt;author&gt;Woolf, Beverly Park&lt;/author&gt;&lt;/authors&gt;&lt;secondary-authors&gt;&lt;author&gt;Woolf, Beverly Park&lt;/author&gt;&lt;/secondary-authors&gt;&lt;/contributors&gt;&lt;titles&gt;&lt;title&gt;Chapter 7 - Machine Learning&lt;/title&gt;&lt;secondary-title&gt;Building Intelligent Interactive Tutors&lt;/secondary-title&gt;&lt;/titles&gt;&lt;pages&gt;221-297&lt;/pages&gt;&lt;dates&gt;&lt;year&gt;2009&lt;/year&gt;&lt;pub-dates&gt;&lt;date&gt;2009/01/01/&lt;/date&gt;&lt;/pub-dates&gt;&lt;/dates&gt;&lt;pub-location&gt;San Francisco&lt;/pub-location&gt;&lt;publisher&gt;Morgan Kaufmann&lt;/publisher&gt;&lt;isbn&gt;978-0-12-373594-2&lt;/isbn&gt;&lt;urls&gt;&lt;related-urls&gt;&lt;url&gt;https://www.sciencedirect.com/science/article/pii/B9780123735942000071&lt;/url&gt;&lt;/related-urls&gt;&lt;/urls&gt;&lt;electronic-resource-num&gt;https://doi.org/10.1016/B978-0-12-373594-2.00007-1&lt;/electronic-resource-num&gt;&lt;/record&gt;&lt;/Cite&gt;&lt;/EndNote&gt;</w:instrText>
      </w:r>
      <w:r w:rsidR="0078279D" w:rsidRPr="00E42EEA">
        <w:fldChar w:fldCharType="separate"/>
      </w:r>
      <w:r w:rsidR="0078279D" w:rsidRPr="00E42EEA">
        <w:rPr>
          <w:noProof/>
        </w:rPr>
        <w:t>(Woolf, 2009)</w:t>
      </w:r>
      <w:r w:rsidR="0078279D" w:rsidRPr="00E42EEA">
        <w:fldChar w:fldCharType="end"/>
      </w:r>
      <w:r w:rsidR="008B06BC" w:rsidRPr="00E42EEA">
        <w:t>.</w:t>
      </w:r>
      <w:r w:rsidR="0078279D" w:rsidRPr="00E42EEA">
        <w:t xml:space="preserve"> </w:t>
      </w:r>
      <w:r w:rsidR="00C41F85" w:rsidRPr="00E42EEA">
        <w:t xml:space="preserve">This </w:t>
      </w:r>
      <w:r w:rsidR="00005939" w:rsidRPr="00E42EEA">
        <w:t>directly facilitates self-improvement of the system,</w:t>
      </w:r>
      <w:r w:rsidR="00244418" w:rsidRPr="00E42EEA">
        <w:t xml:space="preserve"> with </w:t>
      </w:r>
      <w:r w:rsidR="00B0334E" w:rsidRPr="00E42EEA">
        <w:t>experienced surgeons being able to assist in manually training the system to increase accuracy</w:t>
      </w:r>
      <w:r w:rsidR="00C017F5" w:rsidRPr="00E42EEA">
        <w:t xml:space="preserve"> by </w:t>
      </w:r>
      <w:r w:rsidR="004C6FD7" w:rsidRPr="00E42EEA">
        <w:t>noting any defects in automated analysis as they occur</w:t>
      </w:r>
      <w:r w:rsidR="00B0334E" w:rsidRPr="00E42EEA">
        <w:t xml:space="preserve">. </w:t>
      </w:r>
      <w:r w:rsidR="00CD2FA8" w:rsidRPr="00E42EEA">
        <w:t xml:space="preserve">major way that machine learning self-improves is through the tutor – student principle. </w:t>
      </w:r>
      <w:r w:rsidR="00720632" w:rsidRPr="00E42EEA">
        <w:t xml:space="preserve">Through this, the system takes in a large quantity of surgical examples, </w:t>
      </w:r>
      <w:r w:rsidR="00F30908" w:rsidRPr="00E42EEA">
        <w:t xml:space="preserve">learning </w:t>
      </w:r>
      <w:r w:rsidR="00720632" w:rsidRPr="00E42EEA">
        <w:t xml:space="preserve">directly </w:t>
      </w:r>
      <w:r w:rsidR="00D2102E" w:rsidRPr="00E42EEA">
        <w:t>off</w:t>
      </w:r>
      <w:r w:rsidR="00F30908" w:rsidRPr="00E42EEA">
        <w:t xml:space="preserve"> surgeons – observing, </w:t>
      </w:r>
      <w:r w:rsidR="00E42EEA" w:rsidRPr="00E42EEA">
        <w:t>evaluating,</w:t>
      </w:r>
      <w:r w:rsidR="00F30908" w:rsidRPr="00E42EEA">
        <w:t xml:space="preserve"> and </w:t>
      </w:r>
      <w:r w:rsidR="00E42EEA" w:rsidRPr="00E42EEA">
        <w:t>analysing</w:t>
      </w:r>
      <w:r w:rsidR="00F30908" w:rsidRPr="00E42EEA">
        <w:t xml:space="preserve"> </w:t>
      </w:r>
      <w:r w:rsidR="00720632" w:rsidRPr="00E42EEA">
        <w:t>their</w:t>
      </w:r>
      <w:r w:rsidR="00F30908" w:rsidRPr="00E42EEA">
        <w:t xml:space="preserve"> actions</w:t>
      </w:r>
      <w:r w:rsidR="003252C4">
        <w:t>, creating a pool of experience to draw from.</w:t>
      </w:r>
    </w:p>
    <w:p w14:paraId="4062360E" w14:textId="0F25B5A7" w:rsidR="00C305C4" w:rsidRPr="00E42EEA" w:rsidRDefault="000D2673" w:rsidP="009F3E2C">
      <w:r>
        <w:t>The next sub-topic of note is that of neural networks.</w:t>
      </w:r>
      <w:r w:rsidR="009A63E5">
        <w:t xml:space="preserve"> Neural network models are one type of AI model</w:t>
      </w:r>
      <w:r w:rsidR="000A00C0">
        <w:t xml:space="preserve"> that imitates how the human brain functions</w:t>
      </w:r>
      <w:r w:rsidR="006373B6">
        <w:t xml:space="preserve"> </w:t>
      </w:r>
      <w:r w:rsidR="006373B6">
        <w:fldChar w:fldCharType="begin"/>
      </w:r>
      <w:r w:rsidR="006373B6">
        <w:instrText xml:space="preserve"> ADDIN EN.CITE &lt;EndNote&gt;&lt;Cite&gt;&lt;Author&gt;Casas&lt;/Author&gt;&lt;Year&gt;2020&lt;/Year&gt;&lt;RecNum&gt;8&lt;/RecNum&gt;&lt;DisplayText&gt;(Casas, 2020)&lt;/DisplayText&gt;&lt;record&gt;&lt;rec-number&gt;8&lt;/rec-number&gt;&lt;foreign-keys&gt;&lt;key app="EN" db-id="5pstvef9krwwwwexs0ovfvefpt20p5erpvxw" timestamp="1653948503"&gt;8&lt;/key&gt;&lt;/foreign-keys&gt;&lt;ref-type name="Book Section"&gt;5&lt;/ref-type&gt;&lt;contributors&gt;&lt;authors&gt;&lt;author&gt;Casas, Irene&lt;/author&gt;&lt;/authors&gt;&lt;secondary-authors&gt;&lt;author&gt;Kobayashi, Audrey&lt;/author&gt;&lt;/secondary-authors&gt;&lt;/contributors&gt;&lt;titles&gt;&lt;title&gt;Networks, Neural&lt;/title&gt;&lt;secondary-title&gt;International Encyclopedia of Human Geography (Second Edition)&lt;/secondary-title&gt;&lt;/titles&gt;&lt;pages&gt;381-385&lt;/pages&gt;&lt;keywords&gt;&lt;keyword&gt;Backpropagation&lt;/keyword&gt;&lt;keyword&gt;Connections&lt;/keyword&gt;&lt;keyword&gt;Input/intermediate layers&lt;/keyword&gt;&lt;keyword&gt;Kohonen self-organizing maps&lt;/keyword&gt;&lt;keyword&gt;Network architecture&lt;/keyword&gt;&lt;keyword&gt;Neural networks&lt;/keyword&gt;&lt;keyword&gt;Perceptron&lt;/keyword&gt;&lt;keyword&gt;Reinforcement learning&lt;/keyword&gt;&lt;keyword&gt;Supervised learning&lt;/keyword&gt;&lt;keyword&gt;Transfer function&lt;/keyword&gt;&lt;keyword&gt;Unsupervised learning&lt;/keyword&gt;&lt;keyword&gt;Weights&lt;/keyword&gt;&lt;/keywords&gt;&lt;dates&gt;&lt;year&gt;2020&lt;/year&gt;&lt;pub-dates&gt;&lt;date&gt;2020/01/01/&lt;/date&gt;&lt;/pub-dates&gt;&lt;/dates&gt;&lt;pub-location&gt;Oxford&lt;/pub-location&gt;&lt;publisher&gt;Elsevier&lt;/publisher&gt;&lt;isbn&gt;978-0-08-102296-2&lt;/isbn&gt;&lt;urls&gt;&lt;related-urls&gt;&lt;url&gt;https://www.sciencedirect.com/science/article/pii/B978008102295510410X&lt;/url&gt;&lt;/related-urls&gt;&lt;/urls&gt;&lt;electronic-resource-num&gt;https://doi.org/10.1016/B978-0-08-102295-5.10410-X&lt;/electronic-resource-num&gt;&lt;/record&gt;&lt;/Cite&gt;&lt;/EndNote&gt;</w:instrText>
      </w:r>
      <w:r w:rsidR="006373B6">
        <w:fldChar w:fldCharType="separate"/>
      </w:r>
      <w:r w:rsidR="006373B6">
        <w:rPr>
          <w:noProof/>
        </w:rPr>
        <w:t>(Casas, 2020)</w:t>
      </w:r>
      <w:r w:rsidR="006373B6">
        <w:fldChar w:fldCharType="end"/>
      </w:r>
      <w:r w:rsidR="000A00C0">
        <w:t xml:space="preserve">. </w:t>
      </w:r>
      <w:r w:rsidR="00DD3BB7">
        <w:t xml:space="preserve">They were first created to solve geographic issues </w:t>
      </w:r>
      <w:r w:rsidR="0050138B">
        <w:t xml:space="preserve">in the 1990s but have recently flourished with modern advancements in computing power, data availability and AI technology </w:t>
      </w:r>
      <w:r w:rsidR="0050138B">
        <w:fldChar w:fldCharType="begin"/>
      </w:r>
      <w:r w:rsidR="0050138B">
        <w:instrText xml:space="preserve"> ADDIN EN.CITE &lt;EndNote&gt;&lt;Cite&gt;&lt;Author&gt;Casas&lt;/Author&gt;&lt;Year&gt;2020&lt;/Year&gt;&lt;RecNum&gt;8&lt;/RecNum&gt;&lt;DisplayText&gt;(Casas, 2020)&lt;/DisplayText&gt;&lt;record&gt;&lt;rec-number&gt;8&lt;/rec-number&gt;&lt;foreign-keys&gt;&lt;key app="EN" db-id="5pstvef9krwwwwexs0ovfvefpt20p5erpvxw" timestamp="1653948503"&gt;8&lt;/key&gt;&lt;/foreign-keys&gt;&lt;ref-type name="Book Section"&gt;5&lt;/ref-type&gt;&lt;contributors&gt;&lt;authors&gt;&lt;author&gt;Casas, Irene&lt;/author&gt;&lt;/authors&gt;&lt;secondary-authors&gt;&lt;author&gt;Kobayashi, Audrey&lt;/author&gt;&lt;/secondary-authors&gt;&lt;/contributors&gt;&lt;titles&gt;&lt;title&gt;Networks, Neural&lt;/title&gt;&lt;secondary-title&gt;International Encyclopedia of Human Geography (Second Edition)&lt;/secondary-title&gt;&lt;/titles&gt;&lt;pages&gt;381-385&lt;/pages&gt;&lt;keywords&gt;&lt;keyword&gt;Backpropagation&lt;/keyword&gt;&lt;keyword&gt;Connections&lt;/keyword&gt;&lt;keyword&gt;Input/intermediate layers&lt;/keyword&gt;&lt;keyword&gt;Kohonen self-organizing maps&lt;/keyword&gt;&lt;keyword&gt;Network architecture&lt;/keyword&gt;&lt;keyword&gt;Neural networks&lt;/keyword&gt;&lt;keyword&gt;Perceptron&lt;/keyword&gt;&lt;keyword&gt;Reinforcement learning&lt;/keyword&gt;&lt;keyword&gt;Supervised learning&lt;/keyword&gt;&lt;keyword&gt;Transfer function&lt;/keyword&gt;&lt;keyword&gt;Unsupervised learning&lt;/keyword&gt;&lt;keyword&gt;Weights&lt;/keyword&gt;&lt;/keywords&gt;&lt;dates&gt;&lt;year&gt;2020&lt;/year&gt;&lt;pub-dates&gt;&lt;date&gt;2020/01/01/&lt;/date&gt;&lt;/pub-dates&gt;&lt;/dates&gt;&lt;pub-location&gt;Oxford&lt;/pub-location&gt;&lt;publisher&gt;Elsevier&lt;/publisher&gt;&lt;isbn&gt;978-0-08-102296-2&lt;/isbn&gt;&lt;urls&gt;&lt;related-urls&gt;&lt;url&gt;https://www.sciencedirect.com/science/article/pii/B978008102295510410X&lt;/url&gt;&lt;/related-urls&gt;&lt;/urls&gt;&lt;electronic-resource-num&gt;https://doi.org/10.1016/B978-0-08-102295-5.10410-X&lt;/electronic-resource-num&gt;&lt;/record&gt;&lt;/Cite&gt;&lt;/EndNote&gt;</w:instrText>
      </w:r>
      <w:r w:rsidR="0050138B">
        <w:fldChar w:fldCharType="separate"/>
      </w:r>
      <w:r w:rsidR="0050138B">
        <w:rPr>
          <w:noProof/>
        </w:rPr>
        <w:t>(Casas, 2020)</w:t>
      </w:r>
      <w:r w:rsidR="0050138B">
        <w:fldChar w:fldCharType="end"/>
      </w:r>
      <w:r w:rsidR="0050138B">
        <w:t xml:space="preserve">. </w:t>
      </w:r>
      <w:r w:rsidR="00C56FA2">
        <w:t xml:space="preserve">One of the main benefits to using a neural network as opposed to a different model is their strong ability to </w:t>
      </w:r>
      <w:r w:rsidR="000712F0">
        <w:t xml:space="preserve">“detect complicated trends in high-dimensional datasets” </w:t>
      </w:r>
      <w:r w:rsidR="000712F0">
        <w:fldChar w:fldCharType="begin"/>
      </w:r>
      <w:r w:rsidR="000712F0">
        <w:instrText xml:space="preserve"> ADDIN EN.CITE &lt;EndNote&gt;&lt;Cite&gt;&lt;Author&gt;Guenther&lt;/Author&gt;&lt;Year&gt;2001&lt;/Year&gt;&lt;RecNum&gt;9&lt;/RecNum&gt;&lt;DisplayText&gt;(Guenther, 2001)&lt;/DisplayText&gt;&lt;record&gt;&lt;rec-number&gt;9&lt;/rec-number&gt;&lt;foreign-keys&gt;&lt;key app="EN" db-id="5pstvef9krwwwwexs0ovfvefpt20p5erpvxw" timestamp="1653948920"&gt;9&lt;/key&gt;&lt;/foreign-keys&gt;&lt;ref-type name="Book Section"&gt;5&lt;/ref-type&gt;&lt;contributors&gt;&lt;authors&gt;&lt;author&gt;Guenther, F. H.&lt;/author&gt;&lt;/authors&gt;&lt;secondary-authors&gt;&lt;author&gt;Smelser, Neil J.&lt;/author&gt;&lt;author&gt;Baltes, Paul B.&lt;/author&gt;&lt;/secondary-authors&gt;&lt;/contributors&gt;&lt;titles&gt;&lt;title&gt;Neural Networks: Biological Models and Applications&lt;/title&gt;&lt;secondary-title&gt;International Encyclopedia of the Social &amp;amp; Behavioral Sciences&lt;/secondary-title&gt;&lt;/titles&gt;&lt;pages&gt;10534-10537&lt;/pages&gt;&lt;dates&gt;&lt;year&gt;2001&lt;/year&gt;&lt;pub-dates&gt;&lt;date&gt;2001/01/01/&lt;/date&gt;&lt;/pub-dates&gt;&lt;/dates&gt;&lt;pub-location&gt;Oxford&lt;/pub-location&gt;&lt;publisher&gt;Pergamon&lt;/publisher&gt;&lt;isbn&gt;978-0-08-043076-8&lt;/isbn&gt;&lt;urls&gt;&lt;related-urls&gt;&lt;url&gt;https://www.sciencedirect.com/science/article/pii/B0080430767036676&lt;/url&gt;&lt;/related-urls&gt;&lt;/urls&gt;&lt;electronic-resource-num&gt;https://doi.org/10.1016/B0-08-043076-7/03667-6&lt;/electronic-resource-num&gt;&lt;/record&gt;&lt;/Cite&gt;&lt;/EndNote&gt;</w:instrText>
      </w:r>
      <w:r w:rsidR="000712F0">
        <w:fldChar w:fldCharType="separate"/>
      </w:r>
      <w:r w:rsidR="000712F0">
        <w:rPr>
          <w:noProof/>
        </w:rPr>
        <w:t>(Guenther, 2001)</w:t>
      </w:r>
      <w:r w:rsidR="000712F0">
        <w:fldChar w:fldCharType="end"/>
      </w:r>
      <w:r w:rsidR="000712F0">
        <w:t xml:space="preserve">. Because of this, </w:t>
      </w:r>
      <w:r w:rsidR="00300322">
        <w:t>neural network models are of particular interest</w:t>
      </w:r>
      <w:r w:rsidR="008F164C">
        <w:t xml:space="preserve"> within the medicinal and surgical field</w:t>
      </w:r>
      <w:r w:rsidR="00855256">
        <w:t>, where data is</w:t>
      </w:r>
      <w:r w:rsidR="0094388E">
        <w:t xml:space="preserve"> both highly</w:t>
      </w:r>
      <w:r w:rsidR="00855256">
        <w:t xml:space="preserve"> complex and highly specific.</w:t>
      </w:r>
      <w:r w:rsidR="000712F0">
        <w:t xml:space="preserve"> </w:t>
      </w:r>
    </w:p>
    <w:p w14:paraId="3133E807" w14:textId="3CE3482E" w:rsidR="00C305C4" w:rsidRPr="00E42EEA" w:rsidRDefault="009E0D4F" w:rsidP="009F3E2C">
      <w:r>
        <w:t>Computer Vision</w:t>
      </w:r>
      <w:r w:rsidR="00855256">
        <w:t xml:space="preserve"> is the final topic of interest. </w:t>
      </w:r>
      <w:r w:rsidR="00590655">
        <w:t>Here</w:t>
      </w:r>
      <w:r w:rsidR="00ED4E95">
        <w:t xml:space="preserve"> images are processed</w:t>
      </w:r>
      <w:r w:rsidR="00EB0688">
        <w:t xml:space="preserve"> with the goal of extracting high level information </w:t>
      </w:r>
      <w:r w:rsidR="001E3E7D">
        <w:fldChar w:fldCharType="begin"/>
      </w:r>
      <w:r w:rsidR="001E3E7D">
        <w:instrText xml:space="preserve"> ADDIN EN.CITE &lt;EndNote&gt;&lt;Cite&gt;&lt;Author&gt;Brill&lt;/Author&gt;&lt;Year&gt;2020&lt;/Year&gt;&lt;RecNum&gt;10&lt;/RecNum&gt;&lt;DisplayText&gt;(Brill, Erukhimov, Giduthuri, &amp;amp; Ramm, 2020)&lt;/DisplayText&gt;&lt;record&gt;&lt;rec-number&gt;10&lt;/rec-number&gt;&lt;foreign-keys&gt;&lt;key app="EN" db-id="5pstvef9krwwwwexs0ovfvefpt20p5erpvxw" timestamp="1653966443"&gt;10&lt;/key&gt;&lt;/foreign-keys&gt;&lt;ref-type name="Book Section"&gt;5&lt;/ref-type&gt;&lt;contributors&gt;&lt;authors&gt;&lt;author&gt;Brill, Frank&lt;/author&gt;&lt;author&gt;Erukhimov, Victor&lt;/author&gt;&lt;author&gt;Giduthuri, Radhakrishna&lt;/author&gt;&lt;author&gt;Ramm, Stephen&lt;/author&gt;&lt;/authors&gt;&lt;secondary-authors&gt;&lt;author&gt;Brill, Frank&lt;/author&gt;&lt;author&gt;Erukhimov, Victor&lt;/author&gt;&lt;author&gt;Giduthuri, Radhakrishna&lt;/author&gt;&lt;author&gt;Ramm, Stephen&lt;/author&gt;&lt;/secondary-authors&gt;&lt;/contributors&gt;&lt;titles&gt;&lt;title&gt;Chapter 1 - Introduction&lt;/title&gt;&lt;secondary-title&gt;OpenVX Programming Guide&lt;/secondary-title&gt;&lt;/titles&gt;&lt;pages&gt;1-13&lt;/pages&gt;&lt;keywords&gt;&lt;keyword&gt;OpenVX&lt;/keyword&gt;&lt;keyword&gt;API&lt;/keyword&gt;&lt;keyword&gt;HAL&lt;/keyword&gt;&lt;keyword&gt;Vulkan&lt;/keyword&gt;&lt;keyword&gt;WebGL&lt;/keyword&gt;&lt;keyword&gt;Bit-exact tests&lt;/keyword&gt;&lt;keyword&gt;Tolerance-based comparison&lt;/keyword&gt;&lt;keyword&gt;Algorithmic tests&lt;/keyword&gt;&lt;keyword&gt;Neural networks&lt;/keyword&gt;&lt;keyword&gt;Khronos Group&lt;/keyword&gt;&lt;/keywords&gt;&lt;dates&gt;&lt;year&gt;2020&lt;/year&gt;&lt;pub-dates&gt;&lt;date&gt;2020/01/01/&lt;/date&gt;&lt;/pub-dates&gt;&lt;/dates&gt;&lt;publisher&gt;Academic Press&lt;/publisher&gt;&lt;isbn&gt;978-0-12-816425-9&lt;/isbn&gt;&lt;urls&gt;&lt;related-urls&gt;&lt;url&gt;https://www.sciencedirect.com/science/article/pii/B9780128164259000073&lt;/url&gt;&lt;/related-urls&gt;&lt;/urls&gt;&lt;electronic-resource-num&gt;https://doi.org/10.1016/B978-0-12-816425-9.00007-3&lt;/electronic-resource-num&gt;&lt;/record&gt;&lt;/Cite&gt;&lt;/EndNote&gt;</w:instrText>
      </w:r>
      <w:r w:rsidR="001E3E7D">
        <w:fldChar w:fldCharType="separate"/>
      </w:r>
      <w:r w:rsidR="001E3E7D">
        <w:rPr>
          <w:noProof/>
        </w:rPr>
        <w:t>(Brill, Erukhimov, Giduthuri, &amp; Ramm, 2020)</w:t>
      </w:r>
      <w:r w:rsidR="001E3E7D">
        <w:fldChar w:fldCharType="end"/>
      </w:r>
      <w:r w:rsidR="006D3F15">
        <w:t xml:space="preserve">. </w:t>
      </w:r>
      <w:r w:rsidR="005F79E7">
        <w:t xml:space="preserve">There are a number of noted uses for this, including </w:t>
      </w:r>
      <w:r w:rsidR="006C4C33">
        <w:t xml:space="preserve">in automotive applications, where </w:t>
      </w:r>
      <w:r w:rsidR="007A7871">
        <w:t xml:space="preserve">work on </w:t>
      </w:r>
      <w:r w:rsidR="006C4C33">
        <w:t xml:space="preserve">advanced self-driving assistance systems and self-driving cars </w:t>
      </w:r>
      <w:r w:rsidR="007A7871">
        <w:t xml:space="preserve">is progressing rapidly, </w:t>
      </w:r>
      <w:r w:rsidR="00AA6D85">
        <w:t xml:space="preserve">surveillance applications, where face recognition is already accurate and </w:t>
      </w:r>
      <w:r w:rsidR="001B4AD4">
        <w:t>well used, and the medical industry. Here, computer vision is widely used for a number of uses, including</w:t>
      </w:r>
      <w:r w:rsidR="00B341EB">
        <w:t xml:space="preserve"> computer-aided diagnostics, image-guided radiation therapy and imaging genomics, among many other uses </w:t>
      </w:r>
      <w:r w:rsidR="009B2CBF">
        <w:fldChar w:fldCharType="begin"/>
      </w:r>
      <w:r w:rsidR="009B2CBF">
        <w:instrText xml:space="preserve"> ADDIN EN.CITE &lt;EndNote&gt;&lt;Cite&gt;&lt;Author&gt;Dey&lt;/Author&gt;&lt;Year&gt;2021&lt;/Year&gt;&lt;RecNum&gt;11&lt;/RecNum&gt;&lt;DisplayText&gt;(Dey, Konar, De, &amp;amp; Bhattacharyya, 2021)&lt;/DisplayText&gt;&lt;record&gt;&lt;rec-number&gt;11&lt;/rec-number&gt;&lt;foreign-keys&gt;&lt;key app="EN" db-id="5pstvef9krwwwwexs0ovfvefpt20p5erpvxw" timestamp="1653966803"&gt;11&lt;/key&gt;&lt;/foreign-keys&gt;&lt;ref-type name="Book Section"&gt;5&lt;/ref-type&gt;&lt;contributors&gt;&lt;authors&gt;&lt;author&gt;Dey, Sandip&lt;/author&gt;&lt;author&gt;Konar, Debanjan&lt;/author&gt;&lt;author&gt;De, Sourav&lt;/author&gt;&lt;author&gt;Bhattacharyya, Siddhartha&lt;/author&gt;&lt;/authors&gt;&lt;secondary-authors&gt;&lt;author&gt;Gandhi, Tapan&lt;/author&gt;&lt;author&gt;Bhattacharyya, Siddhartha&lt;/author&gt;&lt;author&gt;De, Sourav&lt;/author&gt;&lt;author&gt;Konar, Debanjan&lt;/author&gt;&lt;author&gt;Dey, Sandip&lt;/author&gt;&lt;/secondary-authors&gt;&lt;/contributors&gt;&lt;titles&gt;&lt;title&gt;Chapter 1 - An introductory illustration of medical image analysis&lt;/title&gt;&lt;secondary-title&gt;Advanced Machine Vision Paradigms for Medical Image Analysis&lt;/secondary-title&gt;&lt;/titles&gt;&lt;pages&gt;1-9&lt;/pages&gt;&lt;keywords&gt;&lt;keyword&gt;Image registration&lt;/keyword&gt;&lt;keyword&gt;Image understanding&lt;/keyword&gt;&lt;keyword&gt;Medical image analysis&lt;/keyword&gt;&lt;keyword&gt;Medical image segmentation&lt;/keyword&gt;&lt;keyword&gt;Medical imaging&lt;/keyword&gt;&lt;/keywords&gt;&lt;dates&gt;&lt;year&gt;2021&lt;/year&gt;&lt;pub-dates&gt;&lt;date&gt;2021/01/01/&lt;/date&gt;&lt;/pub-dates&gt;&lt;/dates&gt;&lt;publisher&gt;Academic Press&lt;/publisher&gt;&lt;isbn&gt;978-0-12-819295-5&lt;/isbn&gt;&lt;urls&gt;&lt;related-urls&gt;&lt;url&gt;https://www.sciencedirect.com/science/article/pii/B9780128192955000019&lt;/url&gt;&lt;/related-urls&gt;&lt;/urls&gt;&lt;electronic-resource-num&gt;https://doi.org/10.1016/B978-0-12-819295-5.00001-9&lt;/electronic-resource-num&gt;&lt;/record&gt;&lt;/Cite&gt;&lt;/EndNote&gt;</w:instrText>
      </w:r>
      <w:r w:rsidR="009B2CBF">
        <w:fldChar w:fldCharType="separate"/>
      </w:r>
      <w:r w:rsidR="009B2CBF">
        <w:rPr>
          <w:noProof/>
        </w:rPr>
        <w:t>(Dey, Konar, De, &amp; Bhattacharyya, 2021)</w:t>
      </w:r>
      <w:r w:rsidR="009B2CBF">
        <w:fldChar w:fldCharType="end"/>
      </w:r>
      <w:r w:rsidR="00B341EB">
        <w:t>.</w:t>
      </w:r>
      <w:r w:rsidR="00E22A2F">
        <w:t xml:space="preserve"> </w:t>
      </w:r>
    </w:p>
    <w:p w14:paraId="2B279E0D" w14:textId="17B88B0A" w:rsidR="00C305C4" w:rsidRPr="00E42EEA" w:rsidRDefault="00AA1FE2" w:rsidP="009F3E2C">
      <w:r>
        <w:t xml:space="preserve">These three fields barely begin to </w:t>
      </w:r>
      <w:r w:rsidRPr="009F3E2C">
        <w:t>scratch the surface</w:t>
      </w:r>
      <w:r>
        <w:t xml:space="preserve"> of what modern applications of artificial intelligence can accomplish, but they serve as a suitable basis for this investigation. Each of these three fields have applications that can aid </w:t>
      </w:r>
      <w:r w:rsidR="0090229B">
        <w:t xml:space="preserve">surgical practice greatly, but their true strength comes in combination. This becomes particularly apparent when looking at the nature of the data present within the medicinal industry – whereas </w:t>
      </w:r>
      <w:r w:rsidR="003D65AE">
        <w:t xml:space="preserve">AI often relies on structured, repetitive data, medical data is highly unstructured and of a very high volume, </w:t>
      </w:r>
      <w:r w:rsidR="00C272D8">
        <w:t xml:space="preserve">the application of traditional algorithms is still unproven. As such, a </w:t>
      </w:r>
      <w:r w:rsidR="009A1CE4">
        <w:t xml:space="preserve">hybrid machine – intelligence system </w:t>
      </w:r>
      <w:r w:rsidR="00EC78E4">
        <w:t xml:space="preserve">offers both a more robust design as well as a significant increase in performance </w:t>
      </w:r>
      <w:r w:rsidR="00CC20D4">
        <w:fldChar w:fldCharType="begin"/>
      </w:r>
      <w:r w:rsidR="00CC20D4">
        <w:instrText xml:space="preserve"> ADDIN EN.CITE &lt;EndNote&gt;&lt;Cite&gt;&lt;Author&gt;Dey&lt;/Author&gt;&lt;Year&gt;2021&lt;/Year&gt;&lt;RecNum&gt;11&lt;/RecNum&gt;&lt;DisplayText&gt;(Dey et al., 2021)&lt;/DisplayText&gt;&lt;record&gt;&lt;rec-number&gt;11&lt;/rec-number&gt;&lt;foreign-keys&gt;&lt;key app="EN" db-id="5pstvef9krwwwwexs0ovfvefpt20p5erpvxw" timestamp="1653966803"&gt;11&lt;/key&gt;&lt;/foreign-keys&gt;&lt;ref-type name="Book Section"&gt;5&lt;/ref-type&gt;&lt;contributors&gt;&lt;authors&gt;&lt;author&gt;Dey, Sandip&lt;/author&gt;&lt;author&gt;Konar, Debanjan&lt;/author&gt;&lt;author&gt;De, Sourav&lt;/author&gt;&lt;author&gt;Bhattacharyya, Siddhartha&lt;/author&gt;&lt;/authors&gt;&lt;secondary-authors&gt;&lt;author&gt;Gandhi, Tapan&lt;/author&gt;&lt;author&gt;Bhattacharyya, Siddhartha&lt;/author&gt;&lt;author&gt;De, Sourav&lt;/author&gt;&lt;author&gt;Konar, Debanjan&lt;/author&gt;&lt;author&gt;Dey, Sandip&lt;/author&gt;&lt;/secondary-authors&gt;&lt;/contributors&gt;&lt;titles&gt;&lt;title&gt;Chapter 1 - An introductory illustration of medical image analysis&lt;/title&gt;&lt;secondary-title&gt;Advanced Machine Vision Paradigms for Medical Image Analysis&lt;/secondary-title&gt;&lt;/titles&gt;&lt;pages&gt;1-9&lt;/pages&gt;&lt;keywords&gt;&lt;keyword&gt;Image registration&lt;/keyword&gt;&lt;keyword&gt;Image understanding&lt;/keyword&gt;&lt;keyword&gt;Medical image analysis&lt;/keyword&gt;&lt;keyword&gt;Medical image segmentation&lt;/keyword&gt;&lt;keyword&gt;Medical imaging&lt;/keyword&gt;&lt;/keywords&gt;&lt;dates&gt;&lt;year&gt;2021&lt;/year&gt;&lt;pub-dates&gt;&lt;date&gt;2021/01/01/&lt;/date&gt;&lt;/pub-dates&gt;&lt;/dates&gt;&lt;publisher&gt;Academic Press&lt;/publisher&gt;&lt;isbn&gt;978-0-12-819295-5&lt;/isbn&gt;&lt;urls&gt;&lt;related-urls&gt;&lt;url&gt;https://www.sciencedirect.com/science/article/pii/B9780128192955000019&lt;/url&gt;&lt;/related-urls&gt;&lt;/urls&gt;&lt;electronic-resource-num&gt;https://doi.org/10.1016/B978-0-12-819295-5.00001-9&lt;/electronic-resource-num&gt;&lt;/record&gt;&lt;/Cite&gt;&lt;/EndNote&gt;</w:instrText>
      </w:r>
      <w:r w:rsidR="00CC20D4">
        <w:fldChar w:fldCharType="separate"/>
      </w:r>
      <w:r w:rsidR="00CC20D4">
        <w:rPr>
          <w:noProof/>
        </w:rPr>
        <w:t>(Dey et al., 2021)</w:t>
      </w:r>
      <w:r w:rsidR="00CC20D4">
        <w:fldChar w:fldCharType="end"/>
      </w:r>
      <w:r w:rsidR="00CC20D4">
        <w:t>.</w:t>
      </w:r>
    </w:p>
    <w:p w14:paraId="7DDB22CD" w14:textId="419C79BB" w:rsidR="00DE40D1" w:rsidRDefault="00DE40D1" w:rsidP="009F3E2C">
      <w:pPr>
        <w:pStyle w:val="Heading2"/>
      </w:pPr>
      <w:r w:rsidRPr="00E42EEA">
        <w:lastRenderedPageBreak/>
        <w:t>Opportunities</w:t>
      </w:r>
      <w:r w:rsidR="0018246B" w:rsidRPr="00E42EEA">
        <w:t xml:space="preserve"> given by the technology</w:t>
      </w:r>
    </w:p>
    <w:p w14:paraId="0003EC4E" w14:textId="0DA90182" w:rsidR="00731C4B" w:rsidRDefault="00F833B6" w:rsidP="009F3E2C">
      <w:r>
        <w:t xml:space="preserve">Another important thing to investigate is the opportunities presented to surgery </w:t>
      </w:r>
      <w:r w:rsidR="00D0100A">
        <w:t>with</w:t>
      </w:r>
      <w:r w:rsidR="009F3E2C">
        <w:t xml:space="preserve"> further implementation of AI. There are a number of current opportunities</w:t>
      </w:r>
      <w:r w:rsidR="001F0CE0">
        <w:t xml:space="preserve"> that span across all phases of the surgery – from pre-operative screening of patients </w:t>
      </w:r>
      <w:r w:rsidR="00A14E6D">
        <w:t xml:space="preserve">to identify tumours </w:t>
      </w:r>
      <w:r w:rsidR="001F0CE0">
        <w:t>to real-time risk analysis and assessment for surgeons</w:t>
      </w:r>
      <w:r w:rsidR="00A14E6D">
        <w:t>. There is also a huge scope for future opportunities</w:t>
      </w:r>
      <w:r w:rsidR="00D262F9">
        <w:t>, extending as far as offering robotic assistance for difficult surgeries.</w:t>
      </w:r>
      <w:r w:rsidR="00D0100A">
        <w:t xml:space="preserve"> This could ultimately result in a lower failure rate for these difficult surgeries, making them more appealing and thus accessible, resulting in a greater standard of healthcare for the </w:t>
      </w:r>
      <w:r w:rsidR="009126B5">
        <w:t>general population</w:t>
      </w:r>
      <w:r w:rsidR="00D0100A">
        <w:t>.</w:t>
      </w:r>
    </w:p>
    <w:p w14:paraId="25E490D5" w14:textId="73BCAB3C" w:rsidR="00976782" w:rsidRDefault="005C07FA" w:rsidP="009F3E2C">
      <w:r>
        <w:t xml:space="preserve">AI has already been used for a while in the pre-operative phase of </w:t>
      </w:r>
      <w:r w:rsidR="00C94F91">
        <w:t xml:space="preserve">the surgical process. </w:t>
      </w:r>
      <w:r w:rsidR="0009734D">
        <w:t xml:space="preserve">There </w:t>
      </w:r>
      <w:r w:rsidR="00376642">
        <w:t xml:space="preserve">are multiple </w:t>
      </w:r>
      <w:r w:rsidR="00422EA1">
        <w:t>solutions that have been investigated, including solutions focused around</w:t>
      </w:r>
      <w:r w:rsidR="00E42AB8">
        <w:t xml:space="preserve"> creating preoperative plans for </w:t>
      </w:r>
      <w:r w:rsidR="008C0E9D">
        <w:t>orthopaedic</w:t>
      </w:r>
      <w:r w:rsidR="00E42AB8">
        <w:t xml:space="preserve"> surgery </w:t>
      </w:r>
      <w:r w:rsidR="00A2078F">
        <w:fldChar w:fldCharType="begin"/>
      </w:r>
      <w:r w:rsidR="00A2078F">
        <w:instrText xml:space="preserve"> ADDIN EN.CITE &lt;EndNote&gt;&lt;Cite&gt;&lt;Author&gt;Lambrechts&lt;/Author&gt;&lt;Year&gt;2022&lt;/Year&gt;&lt;RecNum&gt;12&lt;/RecNum&gt;&lt;DisplayText&gt;(Lambrechts, Wirix-Speetjens, Maes, &amp;amp; Van Huffe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A2078F">
        <w:fldChar w:fldCharType="separate"/>
      </w:r>
      <w:r w:rsidR="00A2078F">
        <w:rPr>
          <w:noProof/>
        </w:rPr>
        <w:t>(Lambrechts, Wirix-Speetjens, Maes, &amp; Van Huffel, 2022)</w:t>
      </w:r>
      <w:r w:rsidR="00A2078F">
        <w:fldChar w:fldCharType="end"/>
      </w:r>
      <w:r w:rsidR="00A2078F">
        <w:t xml:space="preserve">, </w:t>
      </w:r>
      <w:r w:rsidR="004368EA">
        <w:t xml:space="preserve">risk-stratifying models for </w:t>
      </w:r>
      <w:r w:rsidR="00FC0E5C">
        <w:t xml:space="preserve">hospital patients </w:t>
      </w:r>
      <w:r w:rsidR="00FC0E5C">
        <w:fldChar w:fldCharType="begin"/>
      </w:r>
      <w:r w:rsidR="00FC0E5C">
        <w:instrText xml:space="preserve"> ADDIN EN.CITE &lt;EndNote&gt;&lt;Cite&gt;&lt;Author&gt;Kendale&lt;/Author&gt;&lt;Year&gt;2022&lt;/Year&gt;&lt;RecNum&gt;13&lt;/RecNum&gt;&lt;DisplayText&gt;(Kendale, 2022)&lt;/DisplayText&gt;&lt;record&gt;&lt;rec-number&gt;13&lt;/rec-number&gt;&lt;foreign-keys&gt;&lt;key app="EN" db-id="5pstvef9krwwwwexs0ovfvefpt20p5erpvxw" timestamp="1654904282"&gt;13&lt;/key&gt;&lt;/foreign-keys&gt;&lt;ref-type name="Journal Article"&gt;17&lt;/ref-type&gt;&lt;contributors&gt;&lt;authors&gt;&lt;author&gt;Kendale, Samir&lt;/author&gt;&lt;/authors&gt;&lt;/contributors&gt;&lt;titles&gt;&lt;title&gt;The role of artificial intelligence in preoperative medicine&lt;/title&gt;&lt;secondary-title&gt;International Anesthesiology Clinics&lt;/secondary-title&gt;&lt;/titles&gt;&lt;periodical&gt;&lt;full-title&gt;International Anesthesiology Clinics&lt;/full-title&gt;&lt;/periodical&gt;&lt;volume&gt;60&lt;/volume&gt;&lt;number&gt;1&lt;/number&gt;&lt;dates&gt;&lt;year&gt;2022&lt;/year&gt;&lt;/dates&gt;&lt;isbn&gt;0020-5907&lt;/isbn&gt;&lt;urls&gt;&lt;related-urls&gt;&lt;url&gt;https://journals.lww.com/anesthesiaclinics/Fulltext/2022/06010/The_role_of_artificial_intelligence_in.10.aspx&lt;/url&gt;&lt;/related-urls&gt;&lt;/urls&gt;&lt;/record&gt;&lt;/Cite&gt;&lt;/EndNote&gt;</w:instrText>
      </w:r>
      <w:r w:rsidR="00FC0E5C">
        <w:fldChar w:fldCharType="separate"/>
      </w:r>
      <w:r w:rsidR="00FC0E5C">
        <w:rPr>
          <w:noProof/>
        </w:rPr>
        <w:t>(Kendale, 2022)</w:t>
      </w:r>
      <w:r w:rsidR="00FC0E5C">
        <w:fldChar w:fldCharType="end"/>
      </w:r>
      <w:r w:rsidR="00FC0E5C">
        <w:t xml:space="preserve"> and </w:t>
      </w:r>
      <w:r w:rsidR="00471789">
        <w:t xml:space="preserve">general surgical planning </w:t>
      </w:r>
      <w:r w:rsidR="00787C3F">
        <w:fldChar w:fldCharType="begin"/>
      </w:r>
      <w:r w:rsidR="00684471">
        <w:instrText xml:space="preserve"> ADDIN EN.CITE &lt;EndNote&gt;&lt;Cite&gt;&lt;Author&gt;Lambrechts&lt;/Author&gt;&lt;Year&gt;n. d.&lt;/Year&gt;&lt;RecNum&gt;14&lt;/RecNum&gt;&lt;DisplayText&gt;(Lambrechts, n. d.)&lt;/DisplayText&gt;&lt;record&gt;&lt;rec-number&gt;14&lt;/rec-number&gt;&lt;foreign-keys&gt;&lt;key app="EN" db-id="5pstvef9krwwwwexs0ovfvefpt20p5erpvxw" timestamp="1654904442"&gt;14&lt;/key&gt;&lt;/foreign-keys&gt;&lt;ref-type name="Web Page"&gt;12&lt;/ref-type&gt;&lt;contributors&gt;&lt;authors&gt;&lt;author&gt;Adriaan  Lambrechts&lt;/author&gt;&lt;/authors&gt;&lt;/contributors&gt;&lt;titles&gt;&lt;title&gt;How AI Will Change the Way We Do Pre-Surgical Planning: A Study of Total Knee Arthroplasty&lt;/title&gt;&lt;/titles&gt;&lt;dates&gt;&lt;year&gt;n. d.&lt;/year&gt;&lt;/dates&gt;&lt;urls&gt;&lt;related-urls&gt;&lt;url&gt;https://www.materialise.com/en/resources/medical/webinar-recording/how-ai-will-change-way-we-do-pre-surgical-planning&lt;/url&gt;&lt;/related-urls&gt;&lt;/urls&gt;&lt;/record&gt;&lt;/Cite&gt;&lt;/EndNote&gt;</w:instrText>
      </w:r>
      <w:r w:rsidR="00787C3F">
        <w:fldChar w:fldCharType="separate"/>
      </w:r>
      <w:r w:rsidR="00684471">
        <w:rPr>
          <w:noProof/>
        </w:rPr>
        <w:t>(Lambrechts, n. d.)</w:t>
      </w:r>
      <w:r w:rsidR="00787C3F">
        <w:fldChar w:fldCharType="end"/>
      </w:r>
      <w:r w:rsidR="002763B7">
        <w:t>, utilising surgeon’s individual past operations to tailor plans to the individual surgeon. It is interesting to note th</w:t>
      </w:r>
      <w:r w:rsidR="006832D9">
        <w:t>at there has already been a high degree of accuracy improvements, and many of these algorithms are still in their infancy.</w:t>
      </w:r>
      <w:r w:rsidR="00854859">
        <w:t xml:space="preserve"> </w:t>
      </w:r>
      <w:r w:rsidR="002A233C">
        <w:t>There has been a</w:t>
      </w:r>
      <w:r w:rsidR="00854859">
        <w:t xml:space="preserve"> ~40% reduction in the number of corrections required </w:t>
      </w:r>
      <w:r w:rsidR="002D0026">
        <w:t>to be made to a pre-operative plan required for knee a</w:t>
      </w:r>
      <w:r w:rsidR="002A233C">
        <w:t>r</w:t>
      </w:r>
      <w:r w:rsidR="002D0026">
        <w:t xml:space="preserve">throplasty </w:t>
      </w:r>
      <w:r w:rsidR="009072FD">
        <w:t>observed when the plan was created by AI rather than by the manufacturer</w:t>
      </w:r>
      <w:r w:rsidR="002A233C">
        <w:t xml:space="preserve"> </w:t>
      </w:r>
      <w:r w:rsidR="009072FD">
        <w:fldChar w:fldCharType="begin"/>
      </w:r>
      <w:r w:rsidR="009072FD">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9072FD">
        <w:fldChar w:fldCharType="separate"/>
      </w:r>
      <w:r w:rsidR="009072FD">
        <w:rPr>
          <w:noProof/>
        </w:rPr>
        <w:t>(Lambrechts et al., 2022)</w:t>
      </w:r>
      <w:r w:rsidR="009072FD">
        <w:fldChar w:fldCharType="end"/>
      </w:r>
      <w:r w:rsidR="00F7124B">
        <w:t>.</w:t>
      </w:r>
      <w:r w:rsidR="00D8692A">
        <w:t xml:space="preserve"> </w:t>
      </w:r>
      <w:r w:rsidR="00F7124B">
        <w:t xml:space="preserve">A &gt;10% increase in implant size accuracy was observed when an AI created plan was used as against the manufacturer’s recommendation also </w:t>
      </w:r>
      <w:r w:rsidR="00F7124B">
        <w:fldChar w:fldCharType="begin"/>
      </w:r>
      <w:r w:rsidR="00F7124B">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F7124B">
        <w:fldChar w:fldCharType="separate"/>
      </w:r>
      <w:r w:rsidR="00F7124B">
        <w:rPr>
          <w:noProof/>
        </w:rPr>
        <w:t>(Lambrechts et al., 2022)</w:t>
      </w:r>
      <w:r w:rsidR="00F7124B">
        <w:fldChar w:fldCharType="end"/>
      </w:r>
      <w:r w:rsidR="00471789">
        <w:t>.</w:t>
      </w:r>
    </w:p>
    <w:p w14:paraId="6AD5A1BC" w14:textId="3D345CD2" w:rsidR="00F83F21" w:rsidRDefault="00C61848" w:rsidP="009F3E2C">
      <w:r>
        <w:t xml:space="preserve">Risk analysis is </w:t>
      </w:r>
      <w:r w:rsidR="00F64B5D">
        <w:t xml:space="preserve">another </w:t>
      </w:r>
      <w:r w:rsidR="00EA6369">
        <w:t>area</w:t>
      </w:r>
      <w:r w:rsidR="00F64B5D">
        <w:t xml:space="preserve"> </w:t>
      </w:r>
      <w:r w:rsidR="00EA6369">
        <w:t>within which</w:t>
      </w:r>
      <w:r w:rsidR="00F64B5D">
        <w:t xml:space="preserve"> AI solutions have already been developed</w:t>
      </w:r>
      <w:r w:rsidR="002D0D91">
        <w:t xml:space="preserve"> </w:t>
      </w:r>
      <w:r w:rsidR="002D0D91">
        <w:fldChar w:fldCharType="begin"/>
      </w:r>
      <w:r w:rsidR="002D0D91">
        <w:instrText xml:space="preserve"> ADDIN EN.CITE &lt;EndNote&gt;&lt;Cite&gt;&lt;Author&gt;Hospital&lt;/Author&gt;&lt;Year&gt;n. d.&lt;/Year&gt;&lt;RecNum&gt;15&lt;/RecNum&gt;&lt;DisplayText&gt;(Hospital, n. d.)&lt;/DisplayText&gt;&lt;record&gt;&lt;rec-number&gt;15&lt;/rec-number&gt;&lt;foreign-keys&gt;&lt;key app="EN" db-id="5pstvef9krwwwwexs0ovfvefpt20p5erpvxw" timestamp="1654905209"&gt;15&lt;/key&gt;&lt;/foreign-keys&gt;&lt;ref-type name="Web Page"&gt;12&lt;/ref-type&gt;&lt;contributors&gt;&lt;authors&gt;&lt;author&gt;Massachusetts General Hospital&lt;/author&gt;&lt;/authors&gt;&lt;/contributors&gt;&lt;titles&gt;&lt;title&gt;Predicting Surgical Risk Using Artificial Intelligence&lt;/title&gt;&lt;/titles&gt;&lt;dates&gt;&lt;year&gt;n. d.&lt;/year&gt;&lt;/dates&gt;&lt;urls&gt;&lt;related-urls&gt;&lt;url&gt;https://www.massgeneral.org/compass/patient-and-provider-education/artificial-intelligence-risk-modeling&lt;/url&gt;&lt;/related-urls&gt;&lt;/urls&gt;&lt;/record&gt;&lt;/Cite&gt;&lt;/EndNote&gt;</w:instrText>
      </w:r>
      <w:r w:rsidR="002D0D91">
        <w:fldChar w:fldCharType="separate"/>
      </w:r>
      <w:r w:rsidR="002D0D91">
        <w:rPr>
          <w:noProof/>
        </w:rPr>
        <w:t>(Hospital, n. d.)</w:t>
      </w:r>
      <w:r w:rsidR="002D0D91">
        <w:fldChar w:fldCharType="end"/>
      </w:r>
      <w:r w:rsidR="00F64B5D">
        <w:t>.</w:t>
      </w:r>
      <w:r w:rsidR="00416AB3">
        <w:t xml:space="preserve"> </w:t>
      </w:r>
      <w:r w:rsidR="00684471">
        <w:t>Amongst other things, current</w:t>
      </w:r>
      <w:r w:rsidR="00416AB3">
        <w:t xml:space="preserve"> solutions are aimed to assist surgeons with decision making, </w:t>
      </w:r>
      <w:r w:rsidR="00684471">
        <w:t xml:space="preserve">counselling and </w:t>
      </w:r>
      <w:r w:rsidR="00C84AB8">
        <w:t>outcome prediction</w:t>
      </w:r>
      <w:r w:rsidR="00684471">
        <w:t xml:space="preserve"> </w:t>
      </w:r>
      <w:r w:rsidR="00684471">
        <w:fldChar w:fldCharType="begin"/>
      </w:r>
      <w:r w:rsidR="00684471">
        <w:instrText xml:space="preserve"> ADDIN EN.CITE &lt;EndNote&gt;&lt;Cite&gt;&lt;Author&gt;Hospital&lt;/Author&gt;&lt;Year&gt;n. d.&lt;/Year&gt;&lt;RecNum&gt;15&lt;/RecNum&gt;&lt;DisplayText&gt;(Hospital, n. d.)&lt;/DisplayText&gt;&lt;record&gt;&lt;rec-number&gt;15&lt;/rec-number&gt;&lt;foreign-keys&gt;&lt;key app="EN" db-id="5pstvef9krwwwwexs0ovfvefpt20p5erpvxw" timestamp="1654905209"&gt;15&lt;/key&gt;&lt;/foreign-keys&gt;&lt;ref-type name="Web Page"&gt;12&lt;/ref-type&gt;&lt;contributors&gt;&lt;authors&gt;&lt;author&gt;Massachusetts General Hospital&lt;/author&gt;&lt;/authors&gt;&lt;/contributors&gt;&lt;titles&gt;&lt;title&gt;Predicting Surgical Risk Using Artificial Intelligence&lt;/title&gt;&lt;/titles&gt;&lt;dates&gt;&lt;year&gt;n. d.&lt;/year&gt;&lt;/dates&gt;&lt;urls&gt;&lt;related-urls&gt;&lt;url&gt;https://www.massgeneral.org/compass/patient-and-provider-education/artificial-intelligence-risk-modeling&lt;/url&gt;&lt;/related-urls&gt;&lt;/urls&gt;&lt;/record&gt;&lt;/Cite&gt;&lt;/EndNote&gt;</w:instrText>
      </w:r>
      <w:r w:rsidR="00684471">
        <w:fldChar w:fldCharType="separate"/>
      </w:r>
      <w:r w:rsidR="00684471">
        <w:rPr>
          <w:noProof/>
        </w:rPr>
        <w:t>(Hospital, n. d.)</w:t>
      </w:r>
      <w:r w:rsidR="00684471">
        <w:fldChar w:fldCharType="end"/>
      </w:r>
      <w:r w:rsidR="00C12DEE">
        <w:t>.</w:t>
      </w:r>
      <w:r w:rsidR="00C84AB8">
        <w:t xml:space="preserve"> </w:t>
      </w:r>
      <w:r w:rsidR="00C12DEE">
        <w:t>Another feature of these tools is their accessibility for medical staff</w:t>
      </w:r>
      <w:r w:rsidR="0015503C">
        <w:t xml:space="preserve">, </w:t>
      </w:r>
      <w:r w:rsidR="00C12DEE">
        <w:t>with many of them offering smartphone applications to ease access where possible.</w:t>
      </w:r>
      <w:r w:rsidR="0015503C">
        <w:t xml:space="preserve"> </w:t>
      </w:r>
    </w:p>
    <w:p w14:paraId="0DFCFB49" w14:textId="6788377D" w:rsidR="00976782" w:rsidRDefault="007810D1" w:rsidP="009F3E2C">
      <w:r>
        <w:t xml:space="preserve">A future opportunity that </w:t>
      </w:r>
      <w:r w:rsidR="00DD6518">
        <w:t xml:space="preserve">AI is looking to fulfil is the </w:t>
      </w:r>
      <w:r w:rsidR="00F10CA5">
        <w:t xml:space="preserve">opportunity to perform robotic surgery. </w:t>
      </w:r>
      <w:r w:rsidR="00F7021A">
        <w:t xml:space="preserve">This has already been implemented with robotic </w:t>
      </w:r>
      <w:r w:rsidR="00AD7E66">
        <w:t xml:space="preserve">assistance in mildly invasive surgery, resulting in a noticeable reduction in </w:t>
      </w:r>
      <w:r w:rsidR="007B0ED6">
        <w:t xml:space="preserve">both </w:t>
      </w:r>
      <w:r w:rsidR="00AD7E66">
        <w:t xml:space="preserve">surgical trauma and </w:t>
      </w:r>
      <w:r w:rsidR="007B0ED6">
        <w:t xml:space="preserve">recovery time </w:t>
      </w:r>
      <w:r w:rsidR="001605B7">
        <w:fldChar w:fldCharType="begin"/>
      </w:r>
      <w:r w:rsidR="001605B7">
        <w:instrText xml:space="preserve"> ADDIN EN.CITE &lt;EndNote&gt;&lt;Cite&gt;&lt;Author&gt;Kwo&lt;/Author&gt;&lt;Year&gt;2021&lt;/Year&gt;&lt;RecNum&gt;1&lt;/RecNum&gt;&lt;DisplayText&gt;(Kwo, 2021)&lt;/DisplayText&gt;&lt;record&gt;&lt;rec-number&gt;1&lt;/rec-number&gt;&lt;foreign-keys&gt;&lt;key app="EN" db-id="5pstvef9krwwwwexs0ovfvefpt20p5erpvxw" timestamp="1653359747"&gt;1&lt;/key&gt;&lt;/foreign-keys&gt;&lt;ref-type name="Web Page"&gt;12&lt;/ref-type&gt;&lt;contributors&gt;&lt;authors&gt;&lt;author&gt;Kwo, Liz&lt;/author&gt;&lt;/authors&gt;&lt;/contributors&gt;&lt;titles&gt;&lt;title&gt;The power of AI in surgery&lt;/title&gt;&lt;secondary-title&gt;Contributed&lt;/secondary-title&gt;&lt;/titles&gt;&lt;dates&gt;&lt;year&gt;2021&lt;/year&gt;&lt;/dates&gt;&lt;urls&gt;&lt;related-urls&gt;&lt;url&gt;https://www.mobihealthnews.com/news/contributed-power-ai-surgery&lt;/url&gt;&lt;/related-urls&gt;&lt;/urls&gt;&lt;/record&gt;&lt;/Cite&gt;&lt;/EndNote&gt;</w:instrText>
      </w:r>
      <w:r w:rsidR="001605B7">
        <w:fldChar w:fldCharType="separate"/>
      </w:r>
      <w:r w:rsidR="001605B7">
        <w:rPr>
          <w:noProof/>
        </w:rPr>
        <w:t>(Kwo, 2021)</w:t>
      </w:r>
      <w:r w:rsidR="001605B7">
        <w:fldChar w:fldCharType="end"/>
      </w:r>
      <w:r w:rsidR="007B0ED6">
        <w:t>.</w:t>
      </w:r>
      <w:r w:rsidR="001605B7">
        <w:t xml:space="preserve"> </w:t>
      </w:r>
      <w:r w:rsidR="002054DE">
        <w:t xml:space="preserve">Having proved the effectiveness of robotic surgical assistance, the next goal is to scale the principle up – utilising robotics to assist in performing difficult surgeries, like keyhole or gastro-intestinal surgery. </w:t>
      </w:r>
      <w:r w:rsidR="00C4290D">
        <w:t xml:space="preserve">In January 2022, researchers succeeded in performing keyhole surgery on a pig without human help </w:t>
      </w:r>
      <w:r w:rsidR="00C4290D">
        <w:fldChar w:fldCharType="begin"/>
      </w:r>
      <w:r w:rsidR="00C4290D">
        <w:instrText xml:space="preserve"> ADDIN EN.CITE &lt;EndNote&gt;&lt;Cite&gt;&lt;Author&gt;Gregory&lt;/Author&gt;&lt;Year&gt;2022&lt;/Year&gt;&lt;RecNum&gt;17&lt;/RecNum&gt;&lt;DisplayText&gt;(Gregory, 2022)&lt;/DisplayText&gt;&lt;record&gt;&lt;rec-number&gt;17&lt;/rec-number&gt;&lt;foreign-keys&gt;&lt;key app="EN" db-id="5pstvef9krwwwwexs0ovfvefpt20p5erpvxw" timestamp="1654906779"&gt;17&lt;/key&gt;&lt;/foreign-keys&gt;&lt;ref-type name="Web Page"&gt;12&lt;/ref-type&gt;&lt;contributors&gt;&lt;authors&gt;&lt;author&gt;Andrew Gregory&lt;/author&gt;&lt;/authors&gt;&lt;/contributors&gt;&lt;titles&gt;&lt;title&gt;Robot successfully performs keyhole surgery on pigs without human help&lt;/title&gt;&lt;/titles&gt;&lt;dates&gt;&lt;year&gt;2022&lt;/year&gt;&lt;/dates&gt;&lt;urls&gt;&lt;related-urls&gt;&lt;url&gt;https://www.theguardian.com/technology/2022/jan/26/robot-successfully-performs-keyhole-surgery-on-pigs-without-human-help&lt;/url&gt;&lt;/related-urls&gt;&lt;/urls&gt;&lt;/record&gt;&lt;/Cite&gt;&lt;/EndNote&gt;</w:instrText>
      </w:r>
      <w:r w:rsidR="00C4290D">
        <w:fldChar w:fldCharType="separate"/>
      </w:r>
      <w:r w:rsidR="00C4290D">
        <w:rPr>
          <w:noProof/>
        </w:rPr>
        <w:t>(Gregory, 2022)</w:t>
      </w:r>
      <w:r w:rsidR="00C4290D">
        <w:fldChar w:fldCharType="end"/>
      </w:r>
      <w:r w:rsidR="00C4290D">
        <w:t xml:space="preserve">. Furthermore, this was done to a higher standard than </w:t>
      </w:r>
      <w:r w:rsidR="00A8367A">
        <w:t xml:space="preserve">a human surgery, producing “significantly better results” </w:t>
      </w:r>
      <w:r w:rsidR="00A8367A">
        <w:fldChar w:fldCharType="begin"/>
      </w:r>
      <w:r w:rsidR="00A8367A">
        <w:instrText xml:space="preserve"> ADDIN EN.CITE &lt;EndNote&gt;&lt;Cite&gt;&lt;Author&gt;Gregory&lt;/Author&gt;&lt;Year&gt;2022&lt;/Year&gt;&lt;RecNum&gt;17&lt;/RecNum&gt;&lt;DisplayText&gt;(Gregory, 2022)&lt;/DisplayText&gt;&lt;record&gt;&lt;rec-number&gt;17&lt;/rec-number&gt;&lt;foreign-keys&gt;&lt;key app="EN" db-id="5pstvef9krwwwwexs0ovfvefpt20p5erpvxw" timestamp="1654906779"&gt;17&lt;/key&gt;&lt;/foreign-keys&gt;&lt;ref-type name="Web Page"&gt;12&lt;/ref-type&gt;&lt;contributors&gt;&lt;authors&gt;&lt;author&gt;Andrew Gregory&lt;/author&gt;&lt;/authors&gt;&lt;/contributors&gt;&lt;titles&gt;&lt;title&gt;Robot successfully performs keyhole surgery on pigs without human help&lt;/title&gt;&lt;/titles&gt;&lt;dates&gt;&lt;year&gt;2022&lt;/year&gt;&lt;/dates&gt;&lt;urls&gt;&lt;related-urls&gt;&lt;url&gt;https://www.theguardian.com/technology/2022/jan/26/robot-successfully-performs-keyhole-surgery-on-pigs-without-human-help&lt;/url&gt;&lt;/related-urls&gt;&lt;/urls&gt;&lt;/record&gt;&lt;/Cite&gt;&lt;/EndNote&gt;</w:instrText>
      </w:r>
      <w:r w:rsidR="00A8367A">
        <w:fldChar w:fldCharType="separate"/>
      </w:r>
      <w:r w:rsidR="00A8367A">
        <w:rPr>
          <w:noProof/>
        </w:rPr>
        <w:t>(Gregory, 2022)</w:t>
      </w:r>
      <w:r w:rsidR="00A8367A">
        <w:fldChar w:fldCharType="end"/>
      </w:r>
      <w:r w:rsidR="00A8367A">
        <w:t>.</w:t>
      </w:r>
      <w:r w:rsidR="007B0ED6">
        <w:t xml:space="preserve"> </w:t>
      </w:r>
    </w:p>
    <w:p w14:paraId="3769E0FD" w14:textId="77777777" w:rsidR="002500AD" w:rsidRPr="00731C4B" w:rsidRDefault="002500AD" w:rsidP="009F3E2C"/>
    <w:p w14:paraId="4E97F641" w14:textId="77777777" w:rsidR="002500AD" w:rsidRDefault="002500AD">
      <w:pPr>
        <w:jc w:val="left"/>
        <w:rPr>
          <w:rFonts w:asciiTheme="majorHAnsi" w:eastAsiaTheme="majorEastAsia" w:hAnsiTheme="majorHAnsi" w:cstheme="majorBidi"/>
          <w:color w:val="2F5496" w:themeColor="accent1" w:themeShade="BF"/>
          <w:sz w:val="26"/>
          <w:szCs w:val="26"/>
        </w:rPr>
      </w:pPr>
      <w:r>
        <w:br w:type="page"/>
      </w:r>
    </w:p>
    <w:p w14:paraId="31E9B55E" w14:textId="73E90CAB" w:rsidR="00DE40D1" w:rsidRPr="00E42EEA" w:rsidRDefault="00DE40D1" w:rsidP="009F3E2C">
      <w:pPr>
        <w:pStyle w:val="Heading2"/>
      </w:pPr>
      <w:r w:rsidRPr="00E42EEA">
        <w:lastRenderedPageBreak/>
        <w:t>Choices</w:t>
      </w:r>
      <w:r w:rsidR="0018246B" w:rsidRPr="00E42EEA">
        <w:t xml:space="preserve"> that the technology gives</w:t>
      </w:r>
    </w:p>
    <w:p w14:paraId="0E7CFC67" w14:textId="505122C3" w:rsidR="00A8367A" w:rsidRDefault="00A8367A" w:rsidP="009F3E2C">
      <w:r>
        <w:t xml:space="preserve">Having explored the opportunities presented by Artificial Intelligence within modern surgery, it has become clear </w:t>
      </w:r>
      <w:r w:rsidR="00660323">
        <w:t xml:space="preserve">that it presents a number of choices for </w:t>
      </w:r>
      <w:r w:rsidR="00664E2E">
        <w:t xml:space="preserve">practitioners of modern surgery. As is outlined in the opportunities section above, </w:t>
      </w:r>
      <w:r w:rsidR="00CC72DF">
        <w:t xml:space="preserve">there are a number </w:t>
      </w:r>
      <w:r w:rsidR="009656F4">
        <w:t>of applications that surgeons and practitioners can take advantage of throughout the surgical process – ranging from pre-operative</w:t>
      </w:r>
      <w:r w:rsidR="00FD6ED8">
        <w:t xml:space="preserve"> applications through to peri-operative and post-operative products also.</w:t>
      </w:r>
      <w:r w:rsidR="00740D39">
        <w:t xml:space="preserve"> </w:t>
      </w:r>
    </w:p>
    <w:p w14:paraId="53AF7080" w14:textId="008E38D6" w:rsidR="00740D39" w:rsidRDefault="009C7256" w:rsidP="009F3E2C">
      <w:r>
        <w:t xml:space="preserve">The majority of the pre-operative choices that are given involve choosing to take advantage of a solution or </w:t>
      </w:r>
      <w:r w:rsidR="008C0E9D">
        <w:t xml:space="preserve">not. In the orthopaedic </w:t>
      </w:r>
      <w:r w:rsidR="00FE24FA">
        <w:t xml:space="preserve">scenario </w:t>
      </w:r>
      <w:r w:rsidR="00166FBF">
        <w:t xml:space="preserve">given above, if the practitioner decided to adopt </w:t>
      </w:r>
      <w:r w:rsidR="009126B5">
        <w:t xml:space="preserve">an AI created </w:t>
      </w:r>
      <w:r w:rsidR="007553BA">
        <w:t xml:space="preserve">treatment plan over the manufacturer’s provided on, they would typically see a significant increase in accuracy, with a notable decrease in corrections required </w:t>
      </w:r>
      <w:r w:rsidR="00477567">
        <w:t xml:space="preserve">in the plan </w:t>
      </w:r>
      <w:r w:rsidR="00477567">
        <w:fldChar w:fldCharType="begin"/>
      </w:r>
      <w:r w:rsidR="00477567">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477567">
        <w:fldChar w:fldCharType="separate"/>
      </w:r>
      <w:r w:rsidR="00477567">
        <w:rPr>
          <w:noProof/>
        </w:rPr>
        <w:t>(Lambrechts et al., 2022)</w:t>
      </w:r>
      <w:r w:rsidR="00477567">
        <w:fldChar w:fldCharType="end"/>
      </w:r>
      <w:r w:rsidR="00477567">
        <w:t>.</w:t>
      </w:r>
      <w:r w:rsidR="008B1140">
        <w:t xml:space="preserve"> Another </w:t>
      </w:r>
      <w:r w:rsidR="00AC0647">
        <w:t>choice practitioners are now given is the opportunity to</w:t>
      </w:r>
      <w:r w:rsidR="005C25A9">
        <w:t xml:space="preserve"> utilise AI-powered tumour detection software</w:t>
      </w:r>
      <w:r w:rsidR="00C92A00">
        <w:t xml:space="preserve"> </w:t>
      </w:r>
      <w:r w:rsidR="00C92A00">
        <w:fldChar w:fldCharType="begin"/>
      </w:r>
      <w:r w:rsidR="00C92A00">
        <w:instrText xml:space="preserve"> ADDIN EN.CITE &lt;EndNote&gt;&lt;Cite&gt;&lt;Author&gt;Radiology&lt;/Author&gt;&lt;Year&gt;2022&lt;/Year&gt;&lt;RecNum&gt;18&lt;/RecNum&gt;&lt;DisplayText&gt;(Radiology, 2022)&lt;/DisplayText&gt;&lt;record&gt;&lt;rec-number&gt;18&lt;/rec-number&gt;&lt;foreign-keys&gt;&lt;key app="EN" db-id="5pstvef9krwwwwexs0ovfvefpt20p5erpvxw" timestamp="1654910884"&gt;18&lt;/key&gt;&lt;/foreign-keys&gt;&lt;ref-type name="Web Page"&gt;12&lt;/ref-type&gt;&lt;contributors&gt;&lt;authors&gt;&lt;author&gt;Applied Radiology&lt;/author&gt;&lt;/authors&gt;&lt;/contributors&gt;&lt;titles&gt;&lt;title&gt;AI A Promising Tool for Breast Cancer Detection&lt;/title&gt;&lt;/titles&gt;&lt;dates&gt;&lt;year&gt;2022&lt;/year&gt;&lt;/dates&gt;&lt;urls&gt;&lt;related-urls&gt;&lt;url&gt;https://appliedradiology.com/communities/Artificial-Intelligence/ai-a-promising-tool-for-breast-cancer-detection&lt;/url&gt;&lt;/related-urls&gt;&lt;/urls&gt;&lt;/record&gt;&lt;/Cite&gt;&lt;/EndNote&gt;</w:instrText>
      </w:r>
      <w:r w:rsidR="00C92A00">
        <w:fldChar w:fldCharType="separate"/>
      </w:r>
      <w:r w:rsidR="00C92A00">
        <w:rPr>
          <w:noProof/>
        </w:rPr>
        <w:t>(Radiology, 2022)</w:t>
      </w:r>
      <w:r w:rsidR="00C92A00">
        <w:fldChar w:fldCharType="end"/>
      </w:r>
      <w:r w:rsidR="009A0A04">
        <w:t xml:space="preserve">. </w:t>
      </w:r>
      <w:r w:rsidR="00905761">
        <w:t xml:space="preserve">This </w:t>
      </w:r>
      <w:r w:rsidR="004D5768">
        <w:t xml:space="preserve">gives surgeons who may be inexperienced </w:t>
      </w:r>
      <w:r w:rsidR="00C671C6">
        <w:t>a chance to use this to learn from, offering a more accurate diagnosis as well as offering a simple way for more experienced surgeons to get a second opinion</w:t>
      </w:r>
      <w:r w:rsidR="00085F30">
        <w:t xml:space="preserve"> on their diagnosis.</w:t>
      </w:r>
    </w:p>
    <w:p w14:paraId="6B27193F" w14:textId="29696CFB" w:rsidR="00085F30" w:rsidRDefault="00DD4059" w:rsidP="009F3E2C">
      <w:r>
        <w:t>The</w:t>
      </w:r>
      <w:r w:rsidR="00C12255">
        <w:t xml:space="preserve">re are a couple of </w:t>
      </w:r>
      <w:r>
        <w:t>peri-operative choice</w:t>
      </w:r>
      <w:r w:rsidR="00C12255">
        <w:t>s</w:t>
      </w:r>
      <w:r>
        <w:t xml:space="preserve"> that </w:t>
      </w:r>
      <w:r w:rsidR="00C12255">
        <w:t>are</w:t>
      </w:r>
      <w:r>
        <w:t xml:space="preserve"> given</w:t>
      </w:r>
      <w:r w:rsidR="00C12255">
        <w:t>. As mentioned in the ‘Opportunities’ section, one option</w:t>
      </w:r>
      <w:r>
        <w:t xml:space="preserve"> involves future use of robotic surgical assistants </w:t>
      </w:r>
      <w:r w:rsidR="00AD0E0D">
        <w:t xml:space="preserve">to either assist or perform surgical operations on patients. </w:t>
      </w:r>
      <w:r w:rsidR="005259B1">
        <w:t xml:space="preserve">Further investigation into automated drug delivery, anaesthesia </w:t>
      </w:r>
      <w:r w:rsidR="00E4690A">
        <w:t xml:space="preserve">prediction and monitoring of surgical complication has been conducted </w:t>
      </w:r>
      <w:r w:rsidR="00E4690A">
        <w:fldChar w:fldCharType="begin"/>
      </w:r>
      <w:r w:rsidR="00E4690A">
        <w:instrText xml:space="preserve"> ADDIN EN.CITE &lt;EndNote&gt;&lt;Cite&gt;&lt;Author&gt;Solanki&lt;/Author&gt;&lt;Year&gt;2021&lt;/Year&gt;&lt;RecNum&gt;20&lt;/RecNum&gt;&lt;DisplayText&gt;(Solanki et al., 2021)&lt;/DisplayText&gt;&lt;record&gt;&lt;rec-number&gt;20&lt;/rec-number&gt;&lt;foreign-keys&gt;&lt;key app="EN" db-id="5pstvef9krwwwwexs0ovfvefpt20p5erpvxw" timestamp="1654912888"&gt;20&lt;/key&gt;&lt;/foreign-keys&gt;&lt;ref-type name="Journal Article"&gt;17&lt;/ref-type&gt;&lt;contributors&gt;&lt;authors&gt;&lt;author&gt;Solanki, Sohan Lal&lt;/author&gt;&lt;author&gt;Pandrowala, Saneya&lt;/author&gt;&lt;author&gt;Nayak, Abhirup&lt;/author&gt;&lt;author&gt;Bhandare, Manish&lt;/author&gt;&lt;author&gt;Ambulkar, Reshma P.&lt;/author&gt;&lt;author&gt;Shrikhande, Shailesh V.&lt;/author&gt;&lt;/authors&gt;&lt;/contributors&gt;&lt;titles&gt;&lt;title&gt;Artificial intelligence in perioperative management of major gastrointestinal surgeries&lt;/title&gt;&lt;secondary-title&gt;World journal of gastroenterology&lt;/secondary-title&gt;&lt;alt-title&gt;World J Gastroenterol&lt;/alt-title&gt;&lt;/titles&gt;&lt;periodical&gt;&lt;full-title&gt;World journal of gastroenterology&lt;/full-title&gt;&lt;abbr-1&gt;World J Gastroenterol&lt;/abbr-1&gt;&lt;/periodical&gt;&lt;alt-periodical&gt;&lt;full-title&gt;World journal of gastroenterology&lt;/full-title&gt;&lt;abbr-1&gt;World J Gastroenterol&lt;/abbr-1&gt;&lt;/alt-periodical&gt;&lt;pages&gt;2758-2770&lt;/pages&gt;&lt;volume&gt;27&lt;/volume&gt;&lt;number&gt;21&lt;/number&gt;&lt;keywords&gt;&lt;keyword&gt;Algorithms&lt;/keyword&gt;&lt;keyword&gt;Artificial intelligence&lt;/keyword&gt;&lt;keyword&gt;Big data&lt;/keyword&gt;&lt;keyword&gt;Data management&lt;/keyword&gt;&lt;keyword&gt;Machine learning&lt;/keyword&gt;&lt;keyword&gt;Perioperative care&lt;/keyword&gt;&lt;keyword&gt;*Digestive System Surgical Procedures/adverse effects&lt;/keyword&gt;&lt;keyword&gt;Humans&lt;/keyword&gt;&lt;keyword&gt;*Surgeons&lt;/keyword&gt;&lt;/keywords&gt;&lt;dates&gt;&lt;year&gt;2021&lt;/year&gt;&lt;/dates&gt;&lt;publisher&gt;Baishideng Publishing Group Inc&lt;/publisher&gt;&lt;isbn&gt;2219-2840&amp;#xD;1007-9327&lt;/isbn&gt;&lt;accession-num&gt;34135552&lt;/accession-num&gt;&lt;urls&gt;&lt;related-urls&gt;&lt;url&gt;https://pubmed.ncbi.nlm.nih.gov/34135552&lt;/url&gt;&lt;url&gt;https://www.ncbi.nlm.nih.gov/pmc/articles/PMC8173379/&lt;/url&gt;&lt;/related-urls&gt;&lt;/urls&gt;&lt;electronic-resource-num&gt;10.3748/wjg.v27.i21.2758&lt;/electronic-resource-num&gt;&lt;remote-database-name&gt;PubMed&lt;/remote-database-name&gt;&lt;language&gt;eng&lt;/language&gt;&lt;/record&gt;&lt;/Cite&gt;&lt;/EndNote&gt;</w:instrText>
      </w:r>
      <w:r w:rsidR="00E4690A">
        <w:fldChar w:fldCharType="separate"/>
      </w:r>
      <w:r w:rsidR="00E4690A">
        <w:rPr>
          <w:noProof/>
        </w:rPr>
        <w:t>(Solanki et al., 2021)</w:t>
      </w:r>
      <w:r w:rsidR="00E4690A">
        <w:fldChar w:fldCharType="end"/>
      </w:r>
      <w:r w:rsidR="00143834">
        <w:t xml:space="preserve">, resulting in </w:t>
      </w:r>
      <w:r w:rsidR="00055A94">
        <w:t xml:space="preserve">the practitioners again having the choice to either utilise automated delivery </w:t>
      </w:r>
      <w:r w:rsidR="00C20878">
        <w:t>or control anaesthetic and other drug</w:t>
      </w:r>
      <w:r w:rsidR="00055A94">
        <w:t xml:space="preserve"> </w:t>
      </w:r>
      <w:r w:rsidR="000414EE">
        <w:t>distribution manually.</w:t>
      </w:r>
    </w:p>
    <w:p w14:paraId="7D88F5A5" w14:textId="725CCBC5" w:rsidR="000414EE" w:rsidRPr="00E42EEA" w:rsidRDefault="000414EE" w:rsidP="009F3E2C">
      <w:r>
        <w:t xml:space="preserve">The final choice of note in this report is </w:t>
      </w:r>
      <w:r w:rsidR="002E758E">
        <w:t>the ability to seek robotic assistance within the practice. As mentioned above</w:t>
      </w:r>
      <w:r w:rsidR="009473D3">
        <w:t>,</w:t>
      </w:r>
      <w:r w:rsidR="002E758E">
        <w:t xml:space="preserve"> </w:t>
      </w:r>
      <w:r w:rsidR="003411C4">
        <w:t>robotic assistance is progressing at a great rate</w:t>
      </w:r>
      <w:r w:rsidR="009473D3">
        <w:t>, and as such in the near future</w:t>
      </w:r>
      <w:r w:rsidR="0045511A">
        <w:t xml:space="preserve"> robotic assistance, particularly with difficult surgery such as gastrointestinal or keyhole surgery, will become commonplace. </w:t>
      </w:r>
      <w:r w:rsidR="00C52404">
        <w:t xml:space="preserve">There are advantages to taking advantage of this assistance – from current trials it is seen that </w:t>
      </w:r>
      <w:r w:rsidR="00C64F68">
        <w:t xml:space="preserve">robotic surgery </w:t>
      </w:r>
      <w:r w:rsidR="00E53C5B">
        <w:t xml:space="preserve">has both a lower error rate and a higher recovery speed. </w:t>
      </w:r>
      <w:r w:rsidR="00E538EC">
        <w:t xml:space="preserve">There are downsides naturally – any errors that may occur during the robotic surgery can be of unforeseen </w:t>
      </w:r>
      <w:r w:rsidR="008362C0">
        <w:t>consequence, and it can reduce the demand for particularly skilled surgeons, but on the whole, from an outside perspective, it seems that this would be a significant step forward in the realm of surgical treatment.</w:t>
      </w:r>
      <w:r w:rsidR="0045511A">
        <w:t xml:space="preserve"> </w:t>
      </w:r>
    </w:p>
    <w:p w14:paraId="3D1E2FA4" w14:textId="77777777" w:rsidR="002500AD" w:rsidRDefault="002500AD">
      <w:pPr>
        <w:jc w:val="left"/>
        <w:rPr>
          <w:rFonts w:asciiTheme="majorHAnsi" w:eastAsiaTheme="majorEastAsia" w:hAnsiTheme="majorHAnsi" w:cstheme="majorBidi"/>
          <w:color w:val="2F5496" w:themeColor="accent1" w:themeShade="BF"/>
          <w:sz w:val="26"/>
          <w:szCs w:val="26"/>
        </w:rPr>
      </w:pPr>
      <w:r>
        <w:br w:type="page"/>
      </w:r>
    </w:p>
    <w:p w14:paraId="631D7FCC" w14:textId="2A78861F" w:rsidR="00DE40D1" w:rsidRDefault="00DE40D1" w:rsidP="009F3E2C">
      <w:pPr>
        <w:pStyle w:val="Heading2"/>
      </w:pPr>
      <w:r w:rsidRPr="00E42EEA">
        <w:lastRenderedPageBreak/>
        <w:t>Risks</w:t>
      </w:r>
      <w:r w:rsidR="0018246B" w:rsidRPr="00E42EEA">
        <w:t xml:space="preserve"> presented by the technology</w:t>
      </w:r>
    </w:p>
    <w:p w14:paraId="6CBE2FDF" w14:textId="33D48F3F" w:rsidR="005606F9" w:rsidRPr="005606F9" w:rsidRDefault="005606F9" w:rsidP="005606F9">
      <w:r>
        <w:t xml:space="preserve">The first of these, the risk of failure or unforeseen error, is higher </w:t>
      </w:r>
      <w:r w:rsidR="0025793A">
        <w:t xml:space="preserve">when the algorithm is first adopted, as this is the time where there will be the least </w:t>
      </w:r>
      <w:r w:rsidR="002E7449">
        <w:t xml:space="preserve">data available and thus the largest scope for errors. If an AI system were to recommend the incorrect drug for a patient, miss a tumour on a radiological scan or </w:t>
      </w:r>
      <w:r w:rsidR="00CF6EE4">
        <w:t xml:space="preserve">incorrectly allocate a hospital bed for a patient when another needed it more injury or death could result </w:t>
      </w:r>
      <w:r w:rsidR="00CF6EE4">
        <w:fldChar w:fldCharType="begin"/>
      </w:r>
      <w:r w:rsidR="00CF6EE4">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CF6EE4">
        <w:fldChar w:fldCharType="separate"/>
      </w:r>
      <w:r w:rsidR="00CF6EE4">
        <w:rPr>
          <w:noProof/>
        </w:rPr>
        <w:t>(II, 2019)</w:t>
      </w:r>
      <w:r w:rsidR="00CF6EE4">
        <w:fldChar w:fldCharType="end"/>
      </w:r>
      <w:r w:rsidR="00CF6EE4">
        <w:t>.</w:t>
      </w:r>
      <w:r w:rsidR="00BA0013">
        <w:t xml:space="preserve"> While many errors like this exist in medicine today, the repercussions could be different if these were due to a software error rather than simply human error. Furthermore, if one system were to be used across multiple clinics, one error could cause </w:t>
      </w:r>
      <w:r w:rsidR="007A0D13">
        <w:t xml:space="preserve">tens of </w:t>
      </w:r>
      <w:r w:rsidR="00BA0013">
        <w:t xml:space="preserve">thousands of </w:t>
      </w:r>
      <w:r w:rsidR="007A0D13">
        <w:t>injuries, rather than just a few if it were human error.</w:t>
      </w:r>
    </w:p>
    <w:p w14:paraId="1FDE8FF3" w14:textId="356CEB86" w:rsidR="00C76C1E" w:rsidRDefault="00566F7E" w:rsidP="004860B1">
      <w:r>
        <w:t xml:space="preserve">Any implicit bias gained due to systemic bias in </w:t>
      </w:r>
      <w:r w:rsidR="002B17DE">
        <w:t xml:space="preserve">data collection within clinics can affect the patterns recognised by the AI </w:t>
      </w:r>
      <w:r w:rsidR="00086057">
        <w:fldChar w:fldCharType="begin"/>
      </w:r>
      <w:r w:rsidR="00086057">
        <w:instrText xml:space="preserve"> ADDIN EN.CITE &lt;EndNote&gt;&lt;Cite&gt;&lt;Author&gt;Hashimoto&lt;/Author&gt;&lt;Year&gt;2018&lt;/Year&gt;&lt;RecNum&gt;21&lt;/RecNum&gt;&lt;DisplayText&gt;(Hashimoto, Rosman, Rus, &amp;amp; Meireles, 2018)&lt;/DisplayText&gt;&lt;record&gt;&lt;rec-number&gt;21&lt;/rec-number&gt;&lt;foreign-keys&gt;&lt;key app="EN" db-id="5pstvef9krwwwwexs0ovfvefpt20p5erpvxw" timestamp="1654919477"&gt;21&lt;/key&gt;&lt;/foreign-keys&gt;&lt;ref-type name="Journal Article"&gt;17&lt;/ref-type&gt;&lt;contributors&gt;&lt;authors&gt;&lt;author&gt;Hashimoto, Daniel A.&lt;/author&gt;&lt;author&gt;Rosman, Guy&lt;/author&gt;&lt;author&gt;Rus, Daniela&lt;/author&gt;&lt;author&gt;Meireles, Ozanan R.&lt;/author&gt;&lt;/authors&gt;&lt;/contributors&gt;&lt;titles&gt;&lt;title&gt;Artificial Intelligence in Surgery: Promises and Perils&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0-76&lt;/pages&gt;&lt;volume&gt;268&lt;/volume&gt;&lt;number&gt;1&lt;/number&gt;&lt;keywords&gt;&lt;keyword&gt;*Artificial Intelligence&lt;/keyword&gt;&lt;keyword&gt;Humans&lt;/keyword&gt;&lt;keyword&gt;Physician&amp;apos;s Role&lt;/keyword&gt;&lt;keyword&gt;Surgeons&lt;/keyword&gt;&lt;keyword&gt;Surgical Procedures, Operative/*methods&lt;/keyword&gt;&lt;/keywords&gt;&lt;dates&gt;&lt;year&gt;2018&lt;/year&gt;&lt;/dates&gt;&lt;isbn&gt;1528-1140&amp;#xD;0003-4932&lt;/isbn&gt;&lt;accession-num&gt;29389679&lt;/accession-num&gt;&lt;urls&gt;&lt;related-urls&gt;&lt;url&gt;https://pubmed.ncbi.nlm.nih.gov/29389679&lt;/url&gt;&lt;url&gt;https://www.ncbi.nlm.nih.gov/pmc/articles/PMC5995666/&lt;/url&gt;&lt;/related-urls&gt;&lt;/urls&gt;&lt;electronic-resource-num&gt;10.1097/SLA.0000000000002693&lt;/electronic-resource-num&gt;&lt;remote-database-name&gt;PubMed&lt;/remote-database-name&gt;&lt;language&gt;eng&lt;/language&gt;&lt;/record&gt;&lt;/Cite&gt;&lt;/EndNote&gt;</w:instrText>
      </w:r>
      <w:r w:rsidR="00086057">
        <w:fldChar w:fldCharType="separate"/>
      </w:r>
      <w:r w:rsidR="00086057">
        <w:rPr>
          <w:noProof/>
        </w:rPr>
        <w:t>(Hashimoto, Rosman, Rus, &amp; Meireles, 2018)</w:t>
      </w:r>
      <w:r w:rsidR="00086057">
        <w:fldChar w:fldCharType="end"/>
      </w:r>
      <w:r w:rsidR="002B17DE">
        <w:t>.</w:t>
      </w:r>
      <w:r w:rsidR="004860B1">
        <w:t xml:space="preserve"> This is something that researchers </w:t>
      </w:r>
      <w:r w:rsidR="005A7A71">
        <w:t xml:space="preserve">and practitioners </w:t>
      </w:r>
      <w:r w:rsidR="004860B1">
        <w:t xml:space="preserve">must be closely aware of, and as such </w:t>
      </w:r>
      <w:r w:rsidR="005A7A71">
        <w:t xml:space="preserve">they should work with the data scientists developing the models to </w:t>
      </w:r>
      <w:r w:rsidR="00E972AD">
        <w:t>limit</w:t>
      </w:r>
      <w:r w:rsidR="0014758F">
        <w:t xml:space="preserve"> this</w:t>
      </w:r>
      <w:r w:rsidR="00E972AD">
        <w:t xml:space="preserve"> as much as possible</w:t>
      </w:r>
      <w:r w:rsidR="0006027B">
        <w:t xml:space="preserve"> </w:t>
      </w:r>
      <w:r w:rsidR="0006027B">
        <w:fldChar w:fldCharType="begin"/>
      </w:r>
      <w:r w:rsidR="0014758F">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06027B">
        <w:fldChar w:fldCharType="separate"/>
      </w:r>
      <w:r w:rsidR="0014758F">
        <w:rPr>
          <w:noProof/>
        </w:rPr>
        <w:t>(II, 2019)</w:t>
      </w:r>
      <w:r w:rsidR="0006027B">
        <w:fldChar w:fldCharType="end"/>
      </w:r>
      <w:r w:rsidR="00E972AD">
        <w:t xml:space="preserve">. </w:t>
      </w:r>
      <w:r w:rsidR="00E1249E">
        <w:t xml:space="preserve">Issues could arise if patients decide to leave one treatment provider, switching to another midway through treatment, leaving a gap in </w:t>
      </w:r>
      <w:r w:rsidR="003E082E">
        <w:t xml:space="preserve">the datasets of both clinics. </w:t>
      </w:r>
      <w:r w:rsidR="00157537">
        <w:t xml:space="preserve">This creates fragmentation, both decreasing the comprehensiveness of the dataset as well as the risk of error. This also increases the cost of gathering data, </w:t>
      </w:r>
      <w:r w:rsidR="00C76C1E">
        <w:t xml:space="preserve">creating a higher barrier to entry to creating effective health care AI </w:t>
      </w:r>
      <w:r w:rsidR="00C76C1E">
        <w:fldChar w:fldCharType="begin"/>
      </w:r>
      <w:r w:rsidR="00C76C1E">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C76C1E">
        <w:fldChar w:fldCharType="separate"/>
      </w:r>
      <w:r w:rsidR="00C76C1E">
        <w:rPr>
          <w:noProof/>
        </w:rPr>
        <w:t>(II, 2019)</w:t>
      </w:r>
      <w:r w:rsidR="00C76C1E">
        <w:fldChar w:fldCharType="end"/>
      </w:r>
      <w:r w:rsidR="00C76C1E">
        <w:t>.</w:t>
      </w:r>
      <w:r w:rsidR="00BC0CD8">
        <w:t xml:space="preserve"> </w:t>
      </w:r>
    </w:p>
    <w:p w14:paraId="2E9446DA" w14:textId="6B963B61" w:rsidR="00BC0CD8" w:rsidRDefault="00BC0CD8" w:rsidP="004860B1">
      <w:r>
        <w:t>Alongside th</w:t>
      </w:r>
      <w:r w:rsidR="008C1C1F">
        <w:t xml:space="preserve">e issue with inherent bias if clinical data collection is done improperly, there is another </w:t>
      </w:r>
      <w:r w:rsidR="000A5BA5">
        <w:t xml:space="preserve">potential risk of bias – insufficient training data. </w:t>
      </w:r>
      <w:r w:rsidR="00C02E92">
        <w:t xml:space="preserve">As AI systems learn from the data on which they are trained, if this is performed improperly </w:t>
      </w:r>
      <w:r w:rsidR="003F4FEB">
        <w:t xml:space="preserve">inherent bias accrued from the training data can be incorporated into their </w:t>
      </w:r>
      <w:r w:rsidR="00D25D79">
        <w:t>data</w:t>
      </w:r>
      <w:r w:rsidR="00C82792">
        <w:t xml:space="preserve"> </w:t>
      </w:r>
      <w:r w:rsidR="00747E4E">
        <w:fldChar w:fldCharType="begin"/>
      </w:r>
      <w:r w:rsidR="00747E4E">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747E4E">
        <w:fldChar w:fldCharType="separate"/>
      </w:r>
      <w:r w:rsidR="00747E4E">
        <w:rPr>
          <w:noProof/>
        </w:rPr>
        <w:t>(II, 2019)</w:t>
      </w:r>
      <w:r w:rsidR="00747E4E">
        <w:fldChar w:fldCharType="end"/>
      </w:r>
      <w:r w:rsidR="00D25D79">
        <w:t>.</w:t>
      </w:r>
      <w:r w:rsidR="008A1003">
        <w:t xml:space="preserve"> </w:t>
      </w:r>
      <w:r w:rsidR="00C82792">
        <w:t>For</w:t>
      </w:r>
      <w:r w:rsidR="00747E4E">
        <w:t xml:space="preserve"> instance, if a system was trained off data gained from one population only, then used in an area with a completely different population, any issues or diseases that are more common in the new area may not be treated appropriately, as the system may not have adequate experience with these differing issues.</w:t>
      </w:r>
    </w:p>
    <w:p w14:paraId="70348D2D" w14:textId="3A3A3C3E" w:rsidR="00747E4E" w:rsidRDefault="00747E4E" w:rsidP="004860B1">
      <w:r>
        <w:t>The final risk of note in this report involves the privacy of sensitive medical data.</w:t>
      </w:r>
      <w:r w:rsidR="00FC4754">
        <w:t xml:space="preserve"> As AI systems require large datasets to train effectively, developers are incentivised to </w:t>
      </w:r>
      <w:r w:rsidR="002D708D">
        <w:t xml:space="preserve">conduct large-scale datasets from patients. There is a concern that this data collection may </w:t>
      </w:r>
      <w:r w:rsidR="00CD1AF0">
        <w:t>infringe on patient privacy, as medical data is sensitive and highly personal.</w:t>
      </w:r>
      <w:r w:rsidR="007D3230">
        <w:t xml:space="preserve"> Additionally</w:t>
      </w:r>
      <w:r w:rsidR="00397F59">
        <w:t xml:space="preserve">, there is a risk that AI systems could predict or reveal highly personal outcomes for patients, even if this is not something that was </w:t>
      </w:r>
      <w:r w:rsidR="001552BF">
        <w:t xml:space="preserve">disclosed to the system. An example of this could involve recognising that a person may have Parkinson’s disease through the shaking of a computer mouse. Some patients may consider this a privacy violation, especially if the AI’s inference was available to third parties </w:t>
      </w:r>
      <w:r w:rsidR="00E91903">
        <w:fldChar w:fldCharType="begin"/>
      </w:r>
      <w:r w:rsidR="00E91903">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E91903">
        <w:fldChar w:fldCharType="separate"/>
      </w:r>
      <w:r w:rsidR="00E91903">
        <w:rPr>
          <w:noProof/>
        </w:rPr>
        <w:t>(II, 2019)</w:t>
      </w:r>
      <w:r w:rsidR="00E91903">
        <w:fldChar w:fldCharType="end"/>
      </w:r>
      <w:r w:rsidR="001552BF">
        <w:t xml:space="preserve">. </w:t>
      </w:r>
    </w:p>
    <w:p w14:paraId="5A832EFA" w14:textId="46E6D0A1" w:rsidR="002500AD" w:rsidRDefault="002500AD" w:rsidP="004860B1">
      <w:pPr>
        <w:rPr>
          <w:rFonts w:asciiTheme="majorHAnsi" w:eastAsiaTheme="majorEastAsia" w:hAnsiTheme="majorHAnsi" w:cstheme="majorBidi"/>
          <w:color w:val="2F5496" w:themeColor="accent1" w:themeShade="BF"/>
          <w:sz w:val="26"/>
          <w:szCs w:val="26"/>
        </w:rPr>
      </w:pPr>
      <w:r>
        <w:br w:type="page"/>
      </w:r>
    </w:p>
    <w:p w14:paraId="1A80AA2A" w14:textId="4A167494" w:rsidR="00DE40D1" w:rsidRPr="00E42EEA" w:rsidRDefault="00DE40D1" w:rsidP="009F3E2C">
      <w:pPr>
        <w:pStyle w:val="Heading2"/>
      </w:pPr>
      <w:r w:rsidRPr="00E42EEA">
        <w:lastRenderedPageBreak/>
        <w:t>Ethical Reflection</w:t>
      </w:r>
    </w:p>
    <w:p w14:paraId="238B7474" w14:textId="77777777" w:rsidR="00DB24F3" w:rsidRDefault="00CF40D6" w:rsidP="009F3E2C">
      <w:r w:rsidRPr="00E42EEA">
        <w:t xml:space="preserve">Who is at fault if the AI makes a mistake? Important to reflect that for the </w:t>
      </w:r>
      <w:r w:rsidR="003674F1" w:rsidRPr="00E42EEA">
        <w:t>foreseeable</w:t>
      </w:r>
      <w:r w:rsidRPr="00E42EEA">
        <w:t xml:space="preserve"> future there must be a surgeon present to </w:t>
      </w:r>
      <w:r w:rsidR="003674F1" w:rsidRPr="00E42EEA">
        <w:t>monitor all decisions and give the final ok</w:t>
      </w:r>
    </w:p>
    <w:p w14:paraId="038E0191" w14:textId="77777777" w:rsidR="000A2DC3" w:rsidRDefault="00191747" w:rsidP="009F3E2C">
      <w:r>
        <w:t xml:space="preserve">A key issue that is often raised around the principle of involving AI in difficult decisions, like </w:t>
      </w:r>
      <w:r w:rsidR="00615155">
        <w:t>u</w:t>
      </w:r>
      <w:r w:rsidR="00221736">
        <w:t>sing</w:t>
      </w:r>
      <w:r w:rsidR="00615155">
        <w:t xml:space="preserve"> a self-driving car</w:t>
      </w:r>
      <w:r w:rsidR="00221736">
        <w:t xml:space="preserve"> or involving robotics in a manufacturing process is the question of who would be at fault if something were to go wrong in the process. </w:t>
      </w:r>
      <w:r w:rsidR="00112B98">
        <w:t xml:space="preserve">It seems like, at least at first when implementing AI within surgery, patients and their families may have a difficult time coming to terms with this as an issue. If complications </w:t>
      </w:r>
      <w:r w:rsidR="002002ED">
        <w:t xml:space="preserve">arose due to a mistake made by a surgeon or </w:t>
      </w:r>
      <w:r w:rsidR="00403D1A">
        <w:t xml:space="preserve">another error that would be one thing, but having them be at the fault of an AI might be difficult for them to </w:t>
      </w:r>
      <w:r w:rsidR="00964DB3">
        <w:t xml:space="preserve">accept. At that point, the question of who would be at fault would arise too, and as such at this point I feel that for the application of </w:t>
      </w:r>
      <w:r w:rsidR="00A80DAC">
        <w:t xml:space="preserve">AI in modern surgery to be successful, at least at first, it must only be used in addition to a competent surgeon or medical professional. </w:t>
      </w:r>
      <w:r w:rsidR="00D76F88">
        <w:t xml:space="preserve">This way, </w:t>
      </w:r>
      <w:r w:rsidR="0031420F">
        <w:t>the practitioner</w:t>
      </w:r>
      <w:r w:rsidR="00D76F88">
        <w:t xml:space="preserve"> </w:t>
      </w:r>
      <w:r w:rsidR="0031420F">
        <w:t xml:space="preserve">is </w:t>
      </w:r>
      <w:r w:rsidR="006C67FB">
        <w:t xml:space="preserve">still in control of the process, </w:t>
      </w:r>
      <w:r w:rsidR="0031420F">
        <w:t>simply receiving advice from the computer.</w:t>
      </w:r>
      <w:r w:rsidR="00FD2F90">
        <w:t xml:space="preserve"> This way, in the future when the technology is proven, complete AI takeover would be possible</w:t>
      </w:r>
      <w:r w:rsidR="009334A4">
        <w:t xml:space="preserve"> within surgery, when delivering drugs or </w:t>
      </w:r>
      <w:r w:rsidR="004042AB">
        <w:t xml:space="preserve">any other time </w:t>
      </w:r>
      <w:r w:rsidR="004B5435">
        <w:t>along the process. At this point, the wider population would likely be more comfortable with the proposition.</w:t>
      </w:r>
    </w:p>
    <w:p w14:paraId="7CAD6E93" w14:textId="5E59895F" w:rsidR="00E91903" w:rsidRPr="00E42EEA" w:rsidRDefault="000A2DC3" w:rsidP="009F3E2C">
      <w:r>
        <w:t xml:space="preserve">Overall however, I believe the advancement of the AI field within modern surgery is a hugely positive </w:t>
      </w:r>
      <w:r w:rsidR="00722D09">
        <w:t xml:space="preserve">process. It </w:t>
      </w:r>
      <w:r w:rsidR="00EA3309">
        <w:t xml:space="preserve">advances everything – providing further training and assistance to those new to the field as well, producing a hugely net – positive result in general. </w:t>
      </w:r>
    </w:p>
    <w:p w14:paraId="55C24F07" w14:textId="57DC3D26" w:rsidR="00DB24F3" w:rsidRPr="00E42EEA" w:rsidRDefault="00DB24F3" w:rsidP="009F3E2C">
      <w:r w:rsidRPr="00E42EEA">
        <w:br w:type="page"/>
      </w:r>
    </w:p>
    <w:p w14:paraId="3722BC70" w14:textId="695F278F" w:rsidR="00DB24F3" w:rsidRPr="00E42EEA" w:rsidRDefault="00DB24F3" w:rsidP="009F3E2C">
      <w:pPr>
        <w:pStyle w:val="Heading1"/>
      </w:pPr>
      <w:r w:rsidRPr="00E42EEA">
        <w:lastRenderedPageBreak/>
        <w:t>Reference</w:t>
      </w:r>
    </w:p>
    <w:p w14:paraId="06083469" w14:textId="0EA2EBB5" w:rsidR="00E91903" w:rsidRPr="00E91903" w:rsidRDefault="00DB24F3" w:rsidP="00E91903">
      <w:pPr>
        <w:pStyle w:val="EndNoteBibliography"/>
        <w:spacing w:after="0"/>
        <w:ind w:left="720" w:hanging="720"/>
      </w:pPr>
      <w:r w:rsidRPr="00E42EEA">
        <w:rPr>
          <w:lang w:val="en-NZ"/>
        </w:rPr>
        <w:fldChar w:fldCharType="begin"/>
      </w:r>
      <w:r w:rsidRPr="00E42EEA">
        <w:rPr>
          <w:lang w:val="en-NZ"/>
        </w:rPr>
        <w:instrText xml:space="preserve"> ADDIN EN.REFLIST </w:instrText>
      </w:r>
      <w:r w:rsidRPr="00E42EEA">
        <w:rPr>
          <w:lang w:val="en-NZ"/>
        </w:rPr>
        <w:fldChar w:fldCharType="separate"/>
      </w:r>
      <w:r w:rsidR="00E91903" w:rsidRPr="00E91903">
        <w:t xml:space="preserve">Brill, F., Erukhimov, V., Giduthuri, R., &amp; Ramm, S. (2020). Chapter 1 - Introduction. In F. Brill, V. Erukhimov, R. Giduthuri, &amp; S. Ramm (Eds.), </w:t>
      </w:r>
      <w:r w:rsidR="00E91903" w:rsidRPr="00E91903">
        <w:rPr>
          <w:i/>
        </w:rPr>
        <w:t>OpenVX Programming Guide</w:t>
      </w:r>
      <w:r w:rsidR="00E91903" w:rsidRPr="00E91903">
        <w:t xml:space="preserve"> (pp. 1-13): Academic Press. Retrieved from </w:t>
      </w:r>
      <w:hyperlink r:id="rId4" w:history="1">
        <w:r w:rsidR="00E91903" w:rsidRPr="00E91903">
          <w:rPr>
            <w:rStyle w:val="Hyperlink"/>
          </w:rPr>
          <w:t>https://www.sciencedirect.com/science/article/pii/B9780128164259000073</w:t>
        </w:r>
      </w:hyperlink>
      <w:r w:rsidR="00E91903" w:rsidRPr="00E91903">
        <w:t xml:space="preserve">. </w:t>
      </w:r>
      <w:hyperlink r:id="rId5" w:history="1">
        <w:r w:rsidR="00E91903" w:rsidRPr="00E91903">
          <w:rPr>
            <w:rStyle w:val="Hyperlink"/>
          </w:rPr>
          <w:t>https://doi.org/https://doi.org/10.1016/B978-0-12-816425-9.00007-3</w:t>
        </w:r>
      </w:hyperlink>
    </w:p>
    <w:p w14:paraId="06CB1B42" w14:textId="1A858349" w:rsidR="00E91903" w:rsidRPr="00E91903" w:rsidRDefault="00E91903" w:rsidP="00E91903">
      <w:pPr>
        <w:pStyle w:val="EndNoteBibliography"/>
        <w:spacing w:after="0"/>
        <w:ind w:left="720" w:hanging="720"/>
      </w:pPr>
      <w:r w:rsidRPr="00E91903">
        <w:t xml:space="preserve">Casas, I. (2020). Networks, Neural. In A. Kobayashi (Ed.), </w:t>
      </w:r>
      <w:r w:rsidRPr="00E91903">
        <w:rPr>
          <w:i/>
        </w:rPr>
        <w:t>International Encyclopedia of Human Geography (Second Edition)</w:t>
      </w:r>
      <w:r w:rsidRPr="00E91903">
        <w:t xml:space="preserve"> (pp. 381-385). Oxford: Elsevier. Retrieved from </w:t>
      </w:r>
      <w:hyperlink r:id="rId6" w:history="1">
        <w:r w:rsidRPr="00E91903">
          <w:rPr>
            <w:rStyle w:val="Hyperlink"/>
          </w:rPr>
          <w:t>https://www.sciencedirect.com/science/article/pii/B978008102295510410X</w:t>
        </w:r>
      </w:hyperlink>
      <w:r w:rsidRPr="00E91903">
        <w:t xml:space="preserve">. </w:t>
      </w:r>
      <w:hyperlink r:id="rId7" w:history="1">
        <w:r w:rsidRPr="00E91903">
          <w:rPr>
            <w:rStyle w:val="Hyperlink"/>
          </w:rPr>
          <w:t>https://doi.org/https://doi.org/10.1016/B978-0-08-102295-5.10410-X</w:t>
        </w:r>
      </w:hyperlink>
    </w:p>
    <w:p w14:paraId="6DA68458" w14:textId="757D7F0A" w:rsidR="00E91903" w:rsidRPr="00E91903" w:rsidRDefault="00E91903" w:rsidP="00E91903">
      <w:pPr>
        <w:pStyle w:val="EndNoteBibliography"/>
        <w:spacing w:after="0"/>
        <w:ind w:left="720" w:hanging="720"/>
      </w:pPr>
      <w:r w:rsidRPr="00E91903">
        <w:t xml:space="preserve">Dey, S., Konar, D., De, S., &amp; Bhattacharyya, S. (2021). Chapter 1 - An introductory illustration of medical image analysis. In T. Gandhi, S. Bhattacharyya, S. De, D. Konar, &amp; S. Dey (Eds.), </w:t>
      </w:r>
      <w:r w:rsidRPr="00E91903">
        <w:rPr>
          <w:i/>
        </w:rPr>
        <w:t>Advanced Machine Vision Paradigms for Medical Image Analysis</w:t>
      </w:r>
      <w:r w:rsidRPr="00E91903">
        <w:t xml:space="preserve"> (pp. 1-9): Academic Press. Retrieved from </w:t>
      </w:r>
      <w:hyperlink r:id="rId8" w:history="1">
        <w:r w:rsidRPr="00E91903">
          <w:rPr>
            <w:rStyle w:val="Hyperlink"/>
          </w:rPr>
          <w:t>https://www.sciencedirect.com/science/article/pii/B9780128192955000019</w:t>
        </w:r>
      </w:hyperlink>
      <w:r w:rsidRPr="00E91903">
        <w:t xml:space="preserve">. </w:t>
      </w:r>
      <w:hyperlink r:id="rId9" w:history="1">
        <w:r w:rsidRPr="00E91903">
          <w:rPr>
            <w:rStyle w:val="Hyperlink"/>
          </w:rPr>
          <w:t>https://doi.org/https://doi.org/10.1016/B978-0-12-819295-5.00001-9</w:t>
        </w:r>
      </w:hyperlink>
    </w:p>
    <w:p w14:paraId="41F41787" w14:textId="1D9A8197" w:rsidR="00E91903" w:rsidRPr="00E91903" w:rsidRDefault="00E91903" w:rsidP="00E91903">
      <w:pPr>
        <w:pStyle w:val="EndNoteBibliography"/>
        <w:spacing w:after="0"/>
        <w:ind w:left="720" w:hanging="720"/>
      </w:pPr>
      <w:r w:rsidRPr="00E91903">
        <w:t xml:space="preserve">Gregory, A. (2022). </w:t>
      </w:r>
      <w:r w:rsidRPr="00E91903">
        <w:rPr>
          <w:i/>
        </w:rPr>
        <w:t>Robot successfully performs keyhole surgery on pigs without human help</w:t>
      </w:r>
      <w:r w:rsidRPr="00E91903">
        <w:t xml:space="preserve">. Retrieved from </w:t>
      </w:r>
      <w:hyperlink r:id="rId10" w:history="1">
        <w:r w:rsidRPr="00E91903">
          <w:rPr>
            <w:rStyle w:val="Hyperlink"/>
          </w:rPr>
          <w:t>https://www.theguardian.com/technology/2022/jan/26/robot-successfully-performs-keyhole-surgery-on-pigs-without-human-help</w:t>
        </w:r>
      </w:hyperlink>
    </w:p>
    <w:p w14:paraId="22066B8A" w14:textId="3F360A7E" w:rsidR="00E91903" w:rsidRPr="00E91903" w:rsidRDefault="00E91903" w:rsidP="00E91903">
      <w:pPr>
        <w:pStyle w:val="EndNoteBibliography"/>
        <w:spacing w:after="0"/>
        <w:ind w:left="720" w:hanging="720"/>
      </w:pPr>
      <w:r w:rsidRPr="00E91903">
        <w:t xml:space="preserve">Guenther, F. H. (2001). Neural Networks: Biological Models and Applications. In N. J. Smelser &amp; P. B. Baltes (Eds.), </w:t>
      </w:r>
      <w:r w:rsidRPr="00E91903">
        <w:rPr>
          <w:i/>
        </w:rPr>
        <w:t>International Encyclopedia of the Social &amp; Behavioral Sciences</w:t>
      </w:r>
      <w:r w:rsidRPr="00E91903">
        <w:t xml:space="preserve"> (pp. 10534-10537). Oxford: Pergamon. Retrieved from </w:t>
      </w:r>
      <w:hyperlink r:id="rId11" w:history="1">
        <w:r w:rsidRPr="00E91903">
          <w:rPr>
            <w:rStyle w:val="Hyperlink"/>
          </w:rPr>
          <w:t>https://www.sciencedirect.com/science/article/pii/B0080430767036676</w:t>
        </w:r>
      </w:hyperlink>
      <w:r w:rsidRPr="00E91903">
        <w:t xml:space="preserve">. </w:t>
      </w:r>
      <w:hyperlink r:id="rId12" w:history="1">
        <w:r w:rsidRPr="00E91903">
          <w:rPr>
            <w:rStyle w:val="Hyperlink"/>
          </w:rPr>
          <w:t>https://doi.org/https://doi.org/10.1016/B0-08-043076-7/03667-6</w:t>
        </w:r>
      </w:hyperlink>
    </w:p>
    <w:p w14:paraId="7FA7FB7D" w14:textId="5B992177" w:rsidR="00E91903" w:rsidRPr="00E91903" w:rsidRDefault="00E91903" w:rsidP="00E91903">
      <w:pPr>
        <w:pStyle w:val="EndNoteBibliography"/>
        <w:spacing w:after="0"/>
        <w:ind w:left="720" w:hanging="720"/>
      </w:pPr>
      <w:r w:rsidRPr="00E91903">
        <w:t xml:space="preserve">Hashimoto, D. A., Rosman, G., Rus, D., &amp; Meireles, O. R. (2018). Artificial Intelligence in Surgery: Promises and Perils. </w:t>
      </w:r>
      <w:r w:rsidRPr="00E91903">
        <w:rPr>
          <w:i/>
        </w:rPr>
        <w:t>Annals of surgery, 268</w:t>
      </w:r>
      <w:r w:rsidRPr="00E91903">
        <w:t xml:space="preserve">(1), 70-76. </w:t>
      </w:r>
      <w:hyperlink r:id="rId13" w:history="1">
        <w:r w:rsidRPr="00E91903">
          <w:rPr>
            <w:rStyle w:val="Hyperlink"/>
          </w:rPr>
          <w:t>https://doi.org/10.1097/SLA.0000000000002693</w:t>
        </w:r>
      </w:hyperlink>
    </w:p>
    <w:p w14:paraId="3973562A" w14:textId="69E9EA85" w:rsidR="00E91903" w:rsidRPr="00E91903" w:rsidRDefault="00E91903" w:rsidP="00E91903">
      <w:pPr>
        <w:pStyle w:val="EndNoteBibliography"/>
        <w:spacing w:after="0"/>
        <w:ind w:left="720" w:hanging="720"/>
      </w:pPr>
      <w:r w:rsidRPr="00E91903">
        <w:t xml:space="preserve">Hospital, M. G. (n. d.). </w:t>
      </w:r>
      <w:r w:rsidRPr="00E91903">
        <w:rPr>
          <w:i/>
        </w:rPr>
        <w:t>Predicting Surgical Risk Using Artificial Intelligence</w:t>
      </w:r>
      <w:r w:rsidRPr="00E91903">
        <w:t xml:space="preserve">. Retrieved from </w:t>
      </w:r>
      <w:hyperlink r:id="rId14" w:history="1">
        <w:r w:rsidRPr="00E91903">
          <w:rPr>
            <w:rStyle w:val="Hyperlink"/>
          </w:rPr>
          <w:t>https://www.massgeneral.org/compass/patient-and-provider-education/artificial-intelligence-risk-modeling</w:t>
        </w:r>
      </w:hyperlink>
    </w:p>
    <w:p w14:paraId="34C3456D" w14:textId="696BF75B" w:rsidR="00E91903" w:rsidRPr="00E91903" w:rsidRDefault="00E91903" w:rsidP="00E91903">
      <w:pPr>
        <w:pStyle w:val="EndNoteBibliography"/>
        <w:spacing w:after="0"/>
        <w:ind w:left="720" w:hanging="720"/>
      </w:pPr>
      <w:r w:rsidRPr="00E91903">
        <w:t xml:space="preserve">II, W. N. P. (2019). </w:t>
      </w:r>
      <w:r w:rsidRPr="00E91903">
        <w:rPr>
          <w:i/>
        </w:rPr>
        <w:t>Risks and Remedied for Artificial Intelligence in Health Care</w:t>
      </w:r>
      <w:r w:rsidRPr="00E91903">
        <w:t xml:space="preserve">. Retrieved from </w:t>
      </w:r>
      <w:hyperlink r:id="rId15" w:history="1">
        <w:r w:rsidRPr="00E91903">
          <w:rPr>
            <w:rStyle w:val="Hyperlink"/>
          </w:rPr>
          <w:t>https://www.brookings.edu/research/risks-and-remedies-for-artificial-intelligence-in-health-care/</w:t>
        </w:r>
      </w:hyperlink>
    </w:p>
    <w:p w14:paraId="44C069C0" w14:textId="77777777" w:rsidR="00E91903" w:rsidRPr="00E91903" w:rsidRDefault="00E91903" w:rsidP="00E91903">
      <w:pPr>
        <w:pStyle w:val="EndNoteBibliography"/>
        <w:spacing w:after="0"/>
        <w:ind w:left="720" w:hanging="720"/>
      </w:pPr>
      <w:r w:rsidRPr="00E91903">
        <w:t xml:space="preserve">Kendale, S. (2022). The role of artificial intelligence in preoperative medicine. </w:t>
      </w:r>
      <w:r w:rsidRPr="00E91903">
        <w:rPr>
          <w:i/>
        </w:rPr>
        <w:t>International Anesthesiology Clinics, 60</w:t>
      </w:r>
      <w:r w:rsidRPr="00E91903">
        <w:t>(1).</w:t>
      </w:r>
    </w:p>
    <w:p w14:paraId="06488879" w14:textId="6A39D547" w:rsidR="00E91903" w:rsidRPr="00E91903" w:rsidRDefault="00E91903" w:rsidP="00E91903">
      <w:pPr>
        <w:pStyle w:val="EndNoteBibliography"/>
        <w:spacing w:after="0"/>
        <w:ind w:left="720" w:hanging="720"/>
      </w:pPr>
      <w:r w:rsidRPr="00E91903">
        <w:t xml:space="preserve">Kwo, L. (2021). </w:t>
      </w:r>
      <w:r w:rsidRPr="00E91903">
        <w:rPr>
          <w:i/>
        </w:rPr>
        <w:t>The power of AI in surgery</w:t>
      </w:r>
      <w:r w:rsidRPr="00E91903">
        <w:t xml:space="preserve">. Retrieved from </w:t>
      </w:r>
      <w:hyperlink r:id="rId16" w:history="1">
        <w:r w:rsidRPr="00E91903">
          <w:rPr>
            <w:rStyle w:val="Hyperlink"/>
          </w:rPr>
          <w:t>https://www.mobihealthnews.com/news/contributed-power-ai-surgery</w:t>
        </w:r>
      </w:hyperlink>
    </w:p>
    <w:p w14:paraId="60B5F070" w14:textId="20B9D6A6" w:rsidR="00E91903" w:rsidRPr="00E91903" w:rsidRDefault="00E91903" w:rsidP="00E91903">
      <w:pPr>
        <w:pStyle w:val="EndNoteBibliography"/>
        <w:spacing w:after="0"/>
        <w:ind w:left="720" w:hanging="720"/>
      </w:pPr>
      <w:r w:rsidRPr="00E91903">
        <w:t xml:space="preserve">Lambrechts, A. (n. d.). </w:t>
      </w:r>
      <w:r w:rsidRPr="00E91903">
        <w:rPr>
          <w:i/>
        </w:rPr>
        <w:t>How AI Will Change the Way We Do Pre-Surgical Planning: A Study of Total Knee Arthroplasty</w:t>
      </w:r>
      <w:r w:rsidRPr="00E91903">
        <w:t xml:space="preserve">. Retrieved from </w:t>
      </w:r>
      <w:hyperlink r:id="rId17" w:history="1">
        <w:r w:rsidRPr="00E91903">
          <w:rPr>
            <w:rStyle w:val="Hyperlink"/>
          </w:rPr>
          <w:t>https://www.materialise.com/en/resources/medical/webinar-recording/how-ai-will-change-way-we-do-pre-surgical-planning</w:t>
        </w:r>
      </w:hyperlink>
    </w:p>
    <w:p w14:paraId="17C8C4F3" w14:textId="0A036C61" w:rsidR="00E91903" w:rsidRPr="00E91903" w:rsidRDefault="00E91903" w:rsidP="00E91903">
      <w:pPr>
        <w:pStyle w:val="EndNoteBibliography"/>
        <w:spacing w:after="0"/>
        <w:ind w:left="720" w:hanging="720"/>
      </w:pPr>
      <w:r w:rsidRPr="00E91903">
        <w:t xml:space="preserve">Lambrechts, A., Wirix-Speetjens, R., Maes, F., &amp; Van Huffel, S. (2022). Artificial Intelligence Based Patient-Specific Preoperative Planning Algorithm for Total Knee Arthroplasty. </w:t>
      </w:r>
      <w:r w:rsidRPr="00E91903">
        <w:rPr>
          <w:i/>
        </w:rPr>
        <w:t>Frontiers in Robotics and AI, 9</w:t>
      </w:r>
      <w:r w:rsidRPr="00E91903">
        <w:t xml:space="preserve">. </w:t>
      </w:r>
      <w:hyperlink r:id="rId18" w:history="1">
        <w:r w:rsidRPr="00E91903">
          <w:rPr>
            <w:rStyle w:val="Hyperlink"/>
          </w:rPr>
          <w:t>https://doi.org/10.3389/frobt.2022.840282</w:t>
        </w:r>
      </w:hyperlink>
    </w:p>
    <w:p w14:paraId="1CE20AAE" w14:textId="6BFF41B7" w:rsidR="00E91903" w:rsidRPr="00E91903" w:rsidRDefault="00E91903" w:rsidP="00E91903">
      <w:pPr>
        <w:pStyle w:val="EndNoteBibliography"/>
        <w:spacing w:after="0"/>
        <w:ind w:left="720" w:hanging="720"/>
      </w:pPr>
      <w:r w:rsidRPr="00E91903">
        <w:t xml:space="preserve">Radiology, A. (2022). </w:t>
      </w:r>
      <w:r w:rsidRPr="00E91903">
        <w:rPr>
          <w:i/>
        </w:rPr>
        <w:t>AI A Promising Tool for Breast Cancer Detection</w:t>
      </w:r>
      <w:r w:rsidRPr="00E91903">
        <w:t xml:space="preserve">. Retrieved from </w:t>
      </w:r>
      <w:hyperlink r:id="rId19" w:history="1">
        <w:r w:rsidRPr="00E91903">
          <w:rPr>
            <w:rStyle w:val="Hyperlink"/>
          </w:rPr>
          <w:t>https://appliedradiology.com/communities/Artificial-Intelligence/ai-a-promising-tool-for-breast-cancer-detection</w:t>
        </w:r>
      </w:hyperlink>
    </w:p>
    <w:p w14:paraId="2F3BA1D7" w14:textId="07B5C95B" w:rsidR="00E91903" w:rsidRPr="00E91903" w:rsidRDefault="00E91903" w:rsidP="00E91903">
      <w:pPr>
        <w:pStyle w:val="EndNoteBibliography"/>
        <w:spacing w:after="0"/>
        <w:ind w:left="720" w:hanging="720"/>
      </w:pPr>
      <w:r w:rsidRPr="00E91903">
        <w:t xml:space="preserve">Shi, Y., Yang, K., Yang, Z., &amp; Zhou, Y. (2022). Chapter One - Motivations and organization. In Y. Shi, K. Yang, Z. Yang, &amp; Y. Zhou (Eds.), </w:t>
      </w:r>
      <w:r w:rsidRPr="00E91903">
        <w:rPr>
          <w:i/>
        </w:rPr>
        <w:t>Mobile Edge Artificial Intelligence</w:t>
      </w:r>
      <w:r w:rsidRPr="00E91903">
        <w:t xml:space="preserve"> (pp. 3-5): Academic Press. Retrieved from </w:t>
      </w:r>
      <w:hyperlink r:id="rId20" w:history="1">
        <w:r w:rsidRPr="00E91903">
          <w:rPr>
            <w:rStyle w:val="Hyperlink"/>
          </w:rPr>
          <w:t>https://www.sciencedirect.com/science/article/pii/B9780128238172000103</w:t>
        </w:r>
      </w:hyperlink>
      <w:r w:rsidRPr="00E91903">
        <w:t xml:space="preserve">. </w:t>
      </w:r>
      <w:hyperlink r:id="rId21" w:history="1">
        <w:r w:rsidRPr="00E91903">
          <w:rPr>
            <w:rStyle w:val="Hyperlink"/>
          </w:rPr>
          <w:t>https://doi.org/https://doi.org/10.1016/B978-0-12-823817-2.00010-3</w:t>
        </w:r>
      </w:hyperlink>
    </w:p>
    <w:p w14:paraId="5A9DEE39" w14:textId="62DBE6EF" w:rsidR="00E91903" w:rsidRPr="00E91903" w:rsidRDefault="00E91903" w:rsidP="00E91903">
      <w:pPr>
        <w:pStyle w:val="EndNoteBibliography"/>
        <w:spacing w:after="0"/>
        <w:ind w:left="720" w:hanging="720"/>
      </w:pPr>
      <w:r w:rsidRPr="00E91903">
        <w:lastRenderedPageBreak/>
        <w:t xml:space="preserve">Solanki, S. L., Pandrowala, S., Nayak, A., Bhandare, M., Ambulkar, R. P., &amp; Shrikhande, S. V. (2021). Artificial intelligence in perioperative management of major gastrointestinal surgeries. </w:t>
      </w:r>
      <w:r w:rsidRPr="00E91903">
        <w:rPr>
          <w:i/>
        </w:rPr>
        <w:t>World journal of gastroenterology, 27</w:t>
      </w:r>
      <w:r w:rsidRPr="00E91903">
        <w:t xml:space="preserve">(21), 2758-2770. </w:t>
      </w:r>
      <w:hyperlink r:id="rId22" w:history="1">
        <w:r w:rsidRPr="00E91903">
          <w:rPr>
            <w:rStyle w:val="Hyperlink"/>
          </w:rPr>
          <w:t>https://doi.org/10.3748/wjg.v27.i21.2758</w:t>
        </w:r>
      </w:hyperlink>
    </w:p>
    <w:p w14:paraId="2AC7948F" w14:textId="5648D9B4" w:rsidR="00E91903" w:rsidRPr="00E91903" w:rsidRDefault="00E91903" w:rsidP="00E91903">
      <w:pPr>
        <w:pStyle w:val="EndNoteBibliography"/>
        <w:ind w:left="720" w:hanging="720"/>
      </w:pPr>
      <w:r w:rsidRPr="00E91903">
        <w:t xml:space="preserve">Woolf, B. P. (2009). Chapter 7 - Machine Learning. In B. P. Woolf (Ed.), </w:t>
      </w:r>
      <w:r w:rsidRPr="00E91903">
        <w:rPr>
          <w:i/>
        </w:rPr>
        <w:t>Building Intelligent Interactive Tutors</w:t>
      </w:r>
      <w:r w:rsidRPr="00E91903">
        <w:t xml:space="preserve"> (pp. 221-297). San Francisco: Morgan Kaufmann. Retrieved from </w:t>
      </w:r>
      <w:hyperlink r:id="rId23" w:history="1">
        <w:r w:rsidRPr="00E91903">
          <w:rPr>
            <w:rStyle w:val="Hyperlink"/>
          </w:rPr>
          <w:t>https://www.sciencedirect.com/science/article/pii/B9780123735942000071</w:t>
        </w:r>
      </w:hyperlink>
      <w:r w:rsidRPr="00E91903">
        <w:t xml:space="preserve">. </w:t>
      </w:r>
      <w:hyperlink r:id="rId24" w:history="1">
        <w:r w:rsidRPr="00E91903">
          <w:rPr>
            <w:rStyle w:val="Hyperlink"/>
          </w:rPr>
          <w:t>https://doi.org/https://doi.org/10.1016/B978-0-12-373594-2.00007-1</w:t>
        </w:r>
      </w:hyperlink>
    </w:p>
    <w:p w14:paraId="58FCE71F" w14:textId="492F6BA6" w:rsidR="00CF40D6" w:rsidRPr="00E42EEA" w:rsidRDefault="00DB24F3" w:rsidP="009F3E2C">
      <w:r w:rsidRPr="00E42EEA">
        <w:fldChar w:fldCharType="end"/>
      </w:r>
    </w:p>
    <w:sectPr w:rsidR="00CF40D6" w:rsidRPr="00E42E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 AUT X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tvef9krwwwwexs0ovfvefpt20p5erpvxw&quot;&gt;CTIS_A3&lt;record-ids&gt;&lt;item&gt;1&lt;/item&gt;&lt;item&gt;6&lt;/item&gt;&lt;item&gt;7&lt;/item&gt;&lt;item&gt;8&lt;/item&gt;&lt;item&gt;9&lt;/item&gt;&lt;item&gt;10&lt;/item&gt;&lt;item&gt;11&lt;/item&gt;&lt;item&gt;12&lt;/item&gt;&lt;item&gt;13&lt;/item&gt;&lt;item&gt;14&lt;/item&gt;&lt;item&gt;15&lt;/item&gt;&lt;item&gt;17&lt;/item&gt;&lt;item&gt;18&lt;/item&gt;&lt;item&gt;20&lt;/item&gt;&lt;item&gt;21&lt;/item&gt;&lt;item&gt;22&lt;/item&gt;&lt;/record-ids&gt;&lt;/item&gt;&lt;/Libraries&gt;"/>
  </w:docVars>
  <w:rsids>
    <w:rsidRoot w:val="00DE40D1"/>
    <w:rsid w:val="00005939"/>
    <w:rsid w:val="00015512"/>
    <w:rsid w:val="0004101F"/>
    <w:rsid w:val="000414EE"/>
    <w:rsid w:val="00051012"/>
    <w:rsid w:val="000520E3"/>
    <w:rsid w:val="00055A94"/>
    <w:rsid w:val="0006027B"/>
    <w:rsid w:val="000712F0"/>
    <w:rsid w:val="00085F30"/>
    <w:rsid w:val="00086057"/>
    <w:rsid w:val="0009734D"/>
    <w:rsid w:val="000A00C0"/>
    <w:rsid w:val="000A2DC3"/>
    <w:rsid w:val="000A5BA5"/>
    <w:rsid w:val="000A7808"/>
    <w:rsid w:val="000D2673"/>
    <w:rsid w:val="000D3186"/>
    <w:rsid w:val="00112B98"/>
    <w:rsid w:val="00131C08"/>
    <w:rsid w:val="00143834"/>
    <w:rsid w:val="0014758F"/>
    <w:rsid w:val="0015503C"/>
    <w:rsid w:val="001552BF"/>
    <w:rsid w:val="00157537"/>
    <w:rsid w:val="001605B7"/>
    <w:rsid w:val="00166FBF"/>
    <w:rsid w:val="0018246B"/>
    <w:rsid w:val="00184686"/>
    <w:rsid w:val="00191747"/>
    <w:rsid w:val="001B4AD4"/>
    <w:rsid w:val="001B5799"/>
    <w:rsid w:val="001E3E7D"/>
    <w:rsid w:val="001F0CE0"/>
    <w:rsid w:val="002002ED"/>
    <w:rsid w:val="0020184B"/>
    <w:rsid w:val="002054DE"/>
    <w:rsid w:val="00221736"/>
    <w:rsid w:val="00244418"/>
    <w:rsid w:val="002500AD"/>
    <w:rsid w:val="0025793A"/>
    <w:rsid w:val="002763B7"/>
    <w:rsid w:val="002A233C"/>
    <w:rsid w:val="002B17DE"/>
    <w:rsid w:val="002D0026"/>
    <w:rsid w:val="002D0D91"/>
    <w:rsid w:val="002D708D"/>
    <w:rsid w:val="002E7449"/>
    <w:rsid w:val="002E758E"/>
    <w:rsid w:val="002F317D"/>
    <w:rsid w:val="00300322"/>
    <w:rsid w:val="00313FF9"/>
    <w:rsid w:val="0031420F"/>
    <w:rsid w:val="003252C4"/>
    <w:rsid w:val="00335989"/>
    <w:rsid w:val="003411C4"/>
    <w:rsid w:val="003634A1"/>
    <w:rsid w:val="00366535"/>
    <w:rsid w:val="003674F1"/>
    <w:rsid w:val="00367A53"/>
    <w:rsid w:val="00376642"/>
    <w:rsid w:val="00397F59"/>
    <w:rsid w:val="003C56BC"/>
    <w:rsid w:val="003D65AE"/>
    <w:rsid w:val="003E082E"/>
    <w:rsid w:val="003F4FEB"/>
    <w:rsid w:val="00403D1A"/>
    <w:rsid w:val="004042AB"/>
    <w:rsid w:val="00406EBF"/>
    <w:rsid w:val="00416AB3"/>
    <w:rsid w:val="00422EA1"/>
    <w:rsid w:val="004368EA"/>
    <w:rsid w:val="0045511A"/>
    <w:rsid w:val="00471789"/>
    <w:rsid w:val="00477567"/>
    <w:rsid w:val="004860B1"/>
    <w:rsid w:val="004B5435"/>
    <w:rsid w:val="004C6FD7"/>
    <w:rsid w:val="004D5768"/>
    <w:rsid w:val="0050138B"/>
    <w:rsid w:val="005259B1"/>
    <w:rsid w:val="00530BA2"/>
    <w:rsid w:val="005606F9"/>
    <w:rsid w:val="00566F7E"/>
    <w:rsid w:val="005763B1"/>
    <w:rsid w:val="0058225B"/>
    <w:rsid w:val="00590655"/>
    <w:rsid w:val="005A54C2"/>
    <w:rsid w:val="005A7A71"/>
    <w:rsid w:val="005C07FA"/>
    <w:rsid w:val="005C1469"/>
    <w:rsid w:val="005C25A9"/>
    <w:rsid w:val="005F79E7"/>
    <w:rsid w:val="00603821"/>
    <w:rsid w:val="00615155"/>
    <w:rsid w:val="006373B6"/>
    <w:rsid w:val="00660323"/>
    <w:rsid w:val="00664E2E"/>
    <w:rsid w:val="006832D9"/>
    <w:rsid w:val="00684471"/>
    <w:rsid w:val="00686267"/>
    <w:rsid w:val="006C4C33"/>
    <w:rsid w:val="006C67FB"/>
    <w:rsid w:val="006D3F15"/>
    <w:rsid w:val="00700B1C"/>
    <w:rsid w:val="00720632"/>
    <w:rsid w:val="00722D09"/>
    <w:rsid w:val="00723BC0"/>
    <w:rsid w:val="0072654B"/>
    <w:rsid w:val="00731C4B"/>
    <w:rsid w:val="00740D39"/>
    <w:rsid w:val="00747E4E"/>
    <w:rsid w:val="007553BA"/>
    <w:rsid w:val="00763BE2"/>
    <w:rsid w:val="007810D1"/>
    <w:rsid w:val="0078279D"/>
    <w:rsid w:val="00787C3F"/>
    <w:rsid w:val="00791589"/>
    <w:rsid w:val="007A0D13"/>
    <w:rsid w:val="007A7871"/>
    <w:rsid w:val="007B0ED6"/>
    <w:rsid w:val="007D3230"/>
    <w:rsid w:val="008362C0"/>
    <w:rsid w:val="00854859"/>
    <w:rsid w:val="00855256"/>
    <w:rsid w:val="00885CE7"/>
    <w:rsid w:val="008A1003"/>
    <w:rsid w:val="008B06BC"/>
    <w:rsid w:val="008B1140"/>
    <w:rsid w:val="008C0E9D"/>
    <w:rsid w:val="008C1C1F"/>
    <w:rsid w:val="008E62A7"/>
    <w:rsid w:val="008F164C"/>
    <w:rsid w:val="0090229B"/>
    <w:rsid w:val="00905761"/>
    <w:rsid w:val="009072FD"/>
    <w:rsid w:val="009126B5"/>
    <w:rsid w:val="009334A4"/>
    <w:rsid w:val="00935C19"/>
    <w:rsid w:val="0094388E"/>
    <w:rsid w:val="009473D3"/>
    <w:rsid w:val="00964DB3"/>
    <w:rsid w:val="009656F4"/>
    <w:rsid w:val="00970B53"/>
    <w:rsid w:val="00976782"/>
    <w:rsid w:val="009946A9"/>
    <w:rsid w:val="009A0A04"/>
    <w:rsid w:val="009A1CE4"/>
    <w:rsid w:val="009A37B7"/>
    <w:rsid w:val="009A63E5"/>
    <w:rsid w:val="009B2CBF"/>
    <w:rsid w:val="009C7256"/>
    <w:rsid w:val="009E0D4F"/>
    <w:rsid w:val="009F3E2C"/>
    <w:rsid w:val="00A108E1"/>
    <w:rsid w:val="00A14E6D"/>
    <w:rsid w:val="00A2078F"/>
    <w:rsid w:val="00A80DAC"/>
    <w:rsid w:val="00A8367A"/>
    <w:rsid w:val="00AA1FE2"/>
    <w:rsid w:val="00AA6D85"/>
    <w:rsid w:val="00AB70A9"/>
    <w:rsid w:val="00AC0647"/>
    <w:rsid w:val="00AC5D14"/>
    <w:rsid w:val="00AD0E0D"/>
    <w:rsid w:val="00AD7E66"/>
    <w:rsid w:val="00AE7DD8"/>
    <w:rsid w:val="00B0334E"/>
    <w:rsid w:val="00B341EB"/>
    <w:rsid w:val="00B60A7C"/>
    <w:rsid w:val="00B623E2"/>
    <w:rsid w:val="00B912DF"/>
    <w:rsid w:val="00BA0013"/>
    <w:rsid w:val="00BC0CD8"/>
    <w:rsid w:val="00BE466A"/>
    <w:rsid w:val="00BF0F0B"/>
    <w:rsid w:val="00BF6136"/>
    <w:rsid w:val="00C017F5"/>
    <w:rsid w:val="00C02E92"/>
    <w:rsid w:val="00C12255"/>
    <w:rsid w:val="00C12DEE"/>
    <w:rsid w:val="00C20878"/>
    <w:rsid w:val="00C225C6"/>
    <w:rsid w:val="00C26FA0"/>
    <w:rsid w:val="00C272D8"/>
    <w:rsid w:val="00C305C4"/>
    <w:rsid w:val="00C372CF"/>
    <w:rsid w:val="00C41F85"/>
    <w:rsid w:val="00C4290D"/>
    <w:rsid w:val="00C52404"/>
    <w:rsid w:val="00C56FA2"/>
    <w:rsid w:val="00C61848"/>
    <w:rsid w:val="00C64F68"/>
    <w:rsid w:val="00C671C6"/>
    <w:rsid w:val="00C76C1E"/>
    <w:rsid w:val="00C82792"/>
    <w:rsid w:val="00C84AB8"/>
    <w:rsid w:val="00C92A00"/>
    <w:rsid w:val="00C94F91"/>
    <w:rsid w:val="00CC20D4"/>
    <w:rsid w:val="00CC72DF"/>
    <w:rsid w:val="00CD1AF0"/>
    <w:rsid w:val="00CD2FA8"/>
    <w:rsid w:val="00CF40D6"/>
    <w:rsid w:val="00CF6EE4"/>
    <w:rsid w:val="00D0100A"/>
    <w:rsid w:val="00D14005"/>
    <w:rsid w:val="00D15D8C"/>
    <w:rsid w:val="00D2102E"/>
    <w:rsid w:val="00D25D79"/>
    <w:rsid w:val="00D262F9"/>
    <w:rsid w:val="00D709DB"/>
    <w:rsid w:val="00D76F88"/>
    <w:rsid w:val="00D8692A"/>
    <w:rsid w:val="00DB24F3"/>
    <w:rsid w:val="00DD3BB7"/>
    <w:rsid w:val="00DD4059"/>
    <w:rsid w:val="00DD6518"/>
    <w:rsid w:val="00DE40D1"/>
    <w:rsid w:val="00DF0167"/>
    <w:rsid w:val="00E1249E"/>
    <w:rsid w:val="00E22A2F"/>
    <w:rsid w:val="00E42AB8"/>
    <w:rsid w:val="00E42EEA"/>
    <w:rsid w:val="00E4690A"/>
    <w:rsid w:val="00E538EC"/>
    <w:rsid w:val="00E53C5B"/>
    <w:rsid w:val="00E91903"/>
    <w:rsid w:val="00E972AD"/>
    <w:rsid w:val="00EA3309"/>
    <w:rsid w:val="00EA6369"/>
    <w:rsid w:val="00EB0688"/>
    <w:rsid w:val="00EC78E4"/>
    <w:rsid w:val="00ED4E95"/>
    <w:rsid w:val="00F10CA5"/>
    <w:rsid w:val="00F30908"/>
    <w:rsid w:val="00F64B5D"/>
    <w:rsid w:val="00F7021A"/>
    <w:rsid w:val="00F7124B"/>
    <w:rsid w:val="00F736A1"/>
    <w:rsid w:val="00F75DA8"/>
    <w:rsid w:val="00F7681C"/>
    <w:rsid w:val="00F833B6"/>
    <w:rsid w:val="00F83F21"/>
    <w:rsid w:val="00F8417C"/>
    <w:rsid w:val="00F84808"/>
    <w:rsid w:val="00FC0E5C"/>
    <w:rsid w:val="00FC4754"/>
    <w:rsid w:val="00FD2F90"/>
    <w:rsid w:val="00FD6ED8"/>
    <w:rsid w:val="00FE24F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EF3A4"/>
  <w15:chartTrackingRefBased/>
  <w15:docId w15:val="{B3A0B8BC-4733-4C17-94FB-273126444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E2C"/>
    <w:pPr>
      <w:jc w:val="both"/>
    </w:pPr>
  </w:style>
  <w:style w:type="paragraph" w:styleId="Heading1">
    <w:name w:val="heading 1"/>
    <w:basedOn w:val="Normal"/>
    <w:next w:val="Normal"/>
    <w:link w:val="Heading1Char"/>
    <w:uiPriority w:val="9"/>
    <w:qFormat/>
    <w:rsid w:val="00DB24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40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40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40D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E40D1"/>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DB24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24F3"/>
    <w:rPr>
      <w:rFonts w:ascii="Calibri" w:hAnsi="Calibri" w:cs="Calibri"/>
      <w:noProof/>
      <w:lang w:val="en-US"/>
    </w:rPr>
  </w:style>
  <w:style w:type="paragraph" w:customStyle="1" w:styleId="EndNoteBibliography">
    <w:name w:val="EndNote Bibliography"/>
    <w:basedOn w:val="Normal"/>
    <w:link w:val="EndNoteBibliographyChar"/>
    <w:rsid w:val="00DB24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24F3"/>
    <w:rPr>
      <w:rFonts w:ascii="Calibri" w:hAnsi="Calibri" w:cs="Calibri"/>
      <w:noProof/>
      <w:lang w:val="en-US"/>
    </w:rPr>
  </w:style>
  <w:style w:type="character" w:styleId="Hyperlink">
    <w:name w:val="Hyperlink"/>
    <w:basedOn w:val="DefaultParagraphFont"/>
    <w:uiPriority w:val="99"/>
    <w:unhideWhenUsed/>
    <w:rsid w:val="00DB24F3"/>
    <w:rPr>
      <w:color w:val="0563C1" w:themeColor="hyperlink"/>
      <w:u w:val="single"/>
    </w:rPr>
  </w:style>
  <w:style w:type="character" w:styleId="UnresolvedMention">
    <w:name w:val="Unresolved Mention"/>
    <w:basedOn w:val="DefaultParagraphFont"/>
    <w:uiPriority w:val="99"/>
    <w:semiHidden/>
    <w:unhideWhenUsed/>
    <w:rsid w:val="00DB24F3"/>
    <w:rPr>
      <w:color w:val="605E5C"/>
      <w:shd w:val="clear" w:color="auto" w:fill="E1DFDD"/>
    </w:rPr>
  </w:style>
  <w:style w:type="character" w:customStyle="1" w:styleId="Heading1Char">
    <w:name w:val="Heading 1 Char"/>
    <w:basedOn w:val="DefaultParagraphFont"/>
    <w:link w:val="Heading1"/>
    <w:uiPriority w:val="9"/>
    <w:rsid w:val="00DB24F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B9780128192955000019" TargetMode="External"/><Relationship Id="rId13" Type="http://schemas.openxmlformats.org/officeDocument/2006/relationships/hyperlink" Target="https://doi.org/10.1097/SLA.0000000000002693" TargetMode="External"/><Relationship Id="rId18" Type="http://schemas.openxmlformats.org/officeDocument/2006/relationships/hyperlink" Target="https://doi.org/10.3389/frobt.2022.840282" TargetMode="Externa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hyperlink" Target="https://doi.org/https://doi.org/10.1016/B978-0-12-823817-2.00010-3" TargetMode="External"/><Relationship Id="rId7" Type="http://schemas.openxmlformats.org/officeDocument/2006/relationships/hyperlink" Target="https://doi.org/https://doi.org/10.1016/B978-0-08-102295-5.10410-X" TargetMode="External"/><Relationship Id="rId12" Type="http://schemas.openxmlformats.org/officeDocument/2006/relationships/hyperlink" Target="https://doi.org/https://doi.org/10.1016/B0-08-043076-7/03667-6" TargetMode="External"/><Relationship Id="rId17" Type="http://schemas.openxmlformats.org/officeDocument/2006/relationships/hyperlink" Target="https://www.materialise.com/en/resources/medical/webinar-recording/how-ai-will-change-way-we-do-pre-surgical-planning" TargetMode="External"/><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www.mobihealthnews.com/news/contributed-power-ai-surgery" TargetMode="External"/><Relationship Id="rId20" Type="http://schemas.openxmlformats.org/officeDocument/2006/relationships/hyperlink" Target="https://www.sciencedirect.com/science/article/pii/B9780128238172000103" TargetMode="External"/><Relationship Id="rId1" Type="http://schemas.openxmlformats.org/officeDocument/2006/relationships/styles" Target="styles.xml"/><Relationship Id="rId6" Type="http://schemas.openxmlformats.org/officeDocument/2006/relationships/hyperlink" Target="https://www.sciencedirect.com/science/article/pii/B978008102295510410X" TargetMode="External"/><Relationship Id="rId11" Type="http://schemas.openxmlformats.org/officeDocument/2006/relationships/hyperlink" Target="https://www.sciencedirect.com/science/article/pii/B0080430767036676" TargetMode="External"/><Relationship Id="rId24" Type="http://schemas.openxmlformats.org/officeDocument/2006/relationships/hyperlink" Target="https://doi.org/https://doi.org/10.1016/B978-0-12-373594-2.00007-1" TargetMode="External"/><Relationship Id="rId5" Type="http://schemas.openxmlformats.org/officeDocument/2006/relationships/hyperlink" Target="https://doi.org/https://doi.org/10.1016/B978-0-12-816425-9.00007-3" TargetMode="External"/><Relationship Id="rId15" Type="http://schemas.openxmlformats.org/officeDocument/2006/relationships/hyperlink" Target="https://www.brookings.edu/research/risks-and-remedies-for-artificial-intelligence-in-health-care/" TargetMode="External"/><Relationship Id="rId23" Type="http://schemas.openxmlformats.org/officeDocument/2006/relationships/hyperlink" Target="https://www.sciencedirect.com/science/article/pii/B9780123735942000071" TargetMode="External"/><Relationship Id="rId10" Type="http://schemas.openxmlformats.org/officeDocument/2006/relationships/hyperlink" Target="https://www.theguardian.com/technology/2022/jan/26/robot-successfully-performs-keyhole-surgery-on-pigs-without-human-help" TargetMode="External"/><Relationship Id="rId19" Type="http://schemas.openxmlformats.org/officeDocument/2006/relationships/hyperlink" Target="https://appliedradiology.com/communities/Artificial-Intelligence/ai-a-promising-tool-for-breast-cancer-detection" TargetMode="External"/><Relationship Id="rId4" Type="http://schemas.openxmlformats.org/officeDocument/2006/relationships/hyperlink" Target="https://www.sciencedirect.com/science/article/pii/B9780128164259000073" TargetMode="External"/><Relationship Id="rId9" Type="http://schemas.openxmlformats.org/officeDocument/2006/relationships/hyperlink" Target="https://doi.org/https://doi.org/10.1016/B978-0-12-819295-5.00001-9" TargetMode="External"/><Relationship Id="rId14" Type="http://schemas.openxmlformats.org/officeDocument/2006/relationships/hyperlink" Target="https://www.massgeneral.org/compass/patient-and-provider-education/artificial-intelligence-risk-modeling" TargetMode="External"/><Relationship Id="rId22" Type="http://schemas.openxmlformats.org/officeDocument/2006/relationships/hyperlink" Target="https://doi.org/10.3748/wjg.v27.i21.27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4</TotalTime>
  <Pages>7</Pages>
  <Words>7585</Words>
  <Characters>4324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24</CharactersWithSpaces>
  <SharedDoc>false</SharedDoc>
  <HLinks>
    <vt:vector size="126" baseType="variant">
      <vt:variant>
        <vt:i4>3145833</vt:i4>
      </vt:variant>
      <vt:variant>
        <vt:i4>143</vt:i4>
      </vt:variant>
      <vt:variant>
        <vt:i4>0</vt:i4>
      </vt:variant>
      <vt:variant>
        <vt:i4>5</vt:i4>
      </vt:variant>
      <vt:variant>
        <vt:lpwstr>https://doi.org/https://doi.org/10.1016/B978-0-12-373594-2.00007-1</vt:lpwstr>
      </vt:variant>
      <vt:variant>
        <vt:lpwstr/>
      </vt:variant>
      <vt:variant>
        <vt:i4>6815850</vt:i4>
      </vt:variant>
      <vt:variant>
        <vt:i4>140</vt:i4>
      </vt:variant>
      <vt:variant>
        <vt:i4>0</vt:i4>
      </vt:variant>
      <vt:variant>
        <vt:i4>5</vt:i4>
      </vt:variant>
      <vt:variant>
        <vt:lpwstr>https://www.sciencedirect.com/science/article/pii/B9780123735942000071</vt:lpwstr>
      </vt:variant>
      <vt:variant>
        <vt:lpwstr/>
      </vt:variant>
      <vt:variant>
        <vt:i4>6160475</vt:i4>
      </vt:variant>
      <vt:variant>
        <vt:i4>137</vt:i4>
      </vt:variant>
      <vt:variant>
        <vt:i4>0</vt:i4>
      </vt:variant>
      <vt:variant>
        <vt:i4>5</vt:i4>
      </vt:variant>
      <vt:variant>
        <vt:lpwstr>https://doi.org/10.3748/wjg.v27.i21.2758</vt:lpwstr>
      </vt:variant>
      <vt:variant>
        <vt:lpwstr/>
      </vt:variant>
      <vt:variant>
        <vt:i4>4063339</vt:i4>
      </vt:variant>
      <vt:variant>
        <vt:i4>134</vt:i4>
      </vt:variant>
      <vt:variant>
        <vt:i4>0</vt:i4>
      </vt:variant>
      <vt:variant>
        <vt:i4>5</vt:i4>
      </vt:variant>
      <vt:variant>
        <vt:lpwstr>https://doi.org/https://doi.org/10.1016/B978-0-12-823817-2.00010-3</vt:lpwstr>
      </vt:variant>
      <vt:variant>
        <vt:lpwstr/>
      </vt:variant>
      <vt:variant>
        <vt:i4>6815846</vt:i4>
      </vt:variant>
      <vt:variant>
        <vt:i4>131</vt:i4>
      </vt:variant>
      <vt:variant>
        <vt:i4>0</vt:i4>
      </vt:variant>
      <vt:variant>
        <vt:i4>5</vt:i4>
      </vt:variant>
      <vt:variant>
        <vt:lpwstr>https://www.sciencedirect.com/science/article/pii/B9780128238172000103</vt:lpwstr>
      </vt:variant>
      <vt:variant>
        <vt:lpwstr/>
      </vt:variant>
      <vt:variant>
        <vt:i4>5373976</vt:i4>
      </vt:variant>
      <vt:variant>
        <vt:i4>128</vt:i4>
      </vt:variant>
      <vt:variant>
        <vt:i4>0</vt:i4>
      </vt:variant>
      <vt:variant>
        <vt:i4>5</vt:i4>
      </vt:variant>
      <vt:variant>
        <vt:lpwstr>https://appliedradiology.com/communities/Artificial-Intelligence/ai-a-promising-tool-for-breast-cancer-detection</vt:lpwstr>
      </vt:variant>
      <vt:variant>
        <vt:lpwstr/>
      </vt:variant>
      <vt:variant>
        <vt:i4>1376261</vt:i4>
      </vt:variant>
      <vt:variant>
        <vt:i4>125</vt:i4>
      </vt:variant>
      <vt:variant>
        <vt:i4>0</vt:i4>
      </vt:variant>
      <vt:variant>
        <vt:i4>5</vt:i4>
      </vt:variant>
      <vt:variant>
        <vt:lpwstr>https://doi.org/10.3389/frobt.2022.840282</vt:lpwstr>
      </vt:variant>
      <vt:variant>
        <vt:lpwstr/>
      </vt:variant>
      <vt:variant>
        <vt:i4>1114114</vt:i4>
      </vt:variant>
      <vt:variant>
        <vt:i4>122</vt:i4>
      </vt:variant>
      <vt:variant>
        <vt:i4>0</vt:i4>
      </vt:variant>
      <vt:variant>
        <vt:i4>5</vt:i4>
      </vt:variant>
      <vt:variant>
        <vt:lpwstr>https://www.materialise.com/en/resources/medical/webinar-recording/how-ai-will-change-way-we-do-pre-surgical-planning</vt:lpwstr>
      </vt:variant>
      <vt:variant>
        <vt:lpwstr/>
      </vt:variant>
      <vt:variant>
        <vt:i4>1900551</vt:i4>
      </vt:variant>
      <vt:variant>
        <vt:i4>119</vt:i4>
      </vt:variant>
      <vt:variant>
        <vt:i4>0</vt:i4>
      </vt:variant>
      <vt:variant>
        <vt:i4>5</vt:i4>
      </vt:variant>
      <vt:variant>
        <vt:lpwstr>https://www.mobihealthnews.com/news/contributed-power-ai-surgery</vt:lpwstr>
      </vt:variant>
      <vt:variant>
        <vt:lpwstr/>
      </vt:variant>
      <vt:variant>
        <vt:i4>6029318</vt:i4>
      </vt:variant>
      <vt:variant>
        <vt:i4>116</vt:i4>
      </vt:variant>
      <vt:variant>
        <vt:i4>0</vt:i4>
      </vt:variant>
      <vt:variant>
        <vt:i4>5</vt:i4>
      </vt:variant>
      <vt:variant>
        <vt:lpwstr>https://www.brookings.edu/research/risks-and-remedies-for-artificial-intelligence-in-health-care/</vt:lpwstr>
      </vt:variant>
      <vt:variant>
        <vt:lpwstr/>
      </vt:variant>
      <vt:variant>
        <vt:i4>1572877</vt:i4>
      </vt:variant>
      <vt:variant>
        <vt:i4>113</vt:i4>
      </vt:variant>
      <vt:variant>
        <vt:i4>0</vt:i4>
      </vt:variant>
      <vt:variant>
        <vt:i4>5</vt:i4>
      </vt:variant>
      <vt:variant>
        <vt:lpwstr>https://www.massgeneral.org/compass/patient-and-provider-education/artificial-intelligence-risk-modeling</vt:lpwstr>
      </vt:variant>
      <vt:variant>
        <vt:lpwstr/>
      </vt:variant>
      <vt:variant>
        <vt:i4>6094916</vt:i4>
      </vt:variant>
      <vt:variant>
        <vt:i4>110</vt:i4>
      </vt:variant>
      <vt:variant>
        <vt:i4>0</vt:i4>
      </vt:variant>
      <vt:variant>
        <vt:i4>5</vt:i4>
      </vt:variant>
      <vt:variant>
        <vt:lpwstr>https://doi.org/10.1097/SLA.0000000000002693</vt:lpwstr>
      </vt:variant>
      <vt:variant>
        <vt:lpwstr/>
      </vt:variant>
      <vt:variant>
        <vt:i4>3145840</vt:i4>
      </vt:variant>
      <vt:variant>
        <vt:i4>107</vt:i4>
      </vt:variant>
      <vt:variant>
        <vt:i4>0</vt:i4>
      </vt:variant>
      <vt:variant>
        <vt:i4>5</vt:i4>
      </vt:variant>
      <vt:variant>
        <vt:lpwstr>https://doi.org/https://doi.org/10.1016/B0-08-043076-7/03667-6</vt:lpwstr>
      </vt:variant>
      <vt:variant>
        <vt:lpwstr/>
      </vt:variant>
      <vt:variant>
        <vt:i4>6881384</vt:i4>
      </vt:variant>
      <vt:variant>
        <vt:i4>104</vt:i4>
      </vt:variant>
      <vt:variant>
        <vt:i4>0</vt:i4>
      </vt:variant>
      <vt:variant>
        <vt:i4>5</vt:i4>
      </vt:variant>
      <vt:variant>
        <vt:lpwstr>https://www.sciencedirect.com/science/article/pii/B0080430767036676</vt:lpwstr>
      </vt:variant>
      <vt:variant>
        <vt:lpwstr/>
      </vt:variant>
      <vt:variant>
        <vt:i4>1048671</vt:i4>
      </vt:variant>
      <vt:variant>
        <vt:i4>101</vt:i4>
      </vt:variant>
      <vt:variant>
        <vt:i4>0</vt:i4>
      </vt:variant>
      <vt:variant>
        <vt:i4>5</vt:i4>
      </vt:variant>
      <vt:variant>
        <vt:lpwstr>https://www.theguardian.com/technology/2022/jan/26/robot-successfully-performs-keyhole-surgery-on-pigs-without-human-help</vt:lpwstr>
      </vt:variant>
      <vt:variant>
        <vt:lpwstr/>
      </vt:variant>
      <vt:variant>
        <vt:i4>3735656</vt:i4>
      </vt:variant>
      <vt:variant>
        <vt:i4>98</vt:i4>
      </vt:variant>
      <vt:variant>
        <vt:i4>0</vt:i4>
      </vt:variant>
      <vt:variant>
        <vt:i4>5</vt:i4>
      </vt:variant>
      <vt:variant>
        <vt:lpwstr>https://doi.org/https://doi.org/10.1016/B978-0-12-819295-5.00001-9</vt:lpwstr>
      </vt:variant>
      <vt:variant>
        <vt:lpwstr/>
      </vt:variant>
      <vt:variant>
        <vt:i4>6684780</vt:i4>
      </vt:variant>
      <vt:variant>
        <vt:i4>95</vt:i4>
      </vt:variant>
      <vt:variant>
        <vt:i4>0</vt:i4>
      </vt:variant>
      <vt:variant>
        <vt:i4>5</vt:i4>
      </vt:variant>
      <vt:variant>
        <vt:lpwstr>https://www.sciencedirect.com/science/article/pii/B9780128192955000019</vt:lpwstr>
      </vt:variant>
      <vt:variant>
        <vt:lpwstr/>
      </vt:variant>
      <vt:variant>
        <vt:i4>8126561</vt:i4>
      </vt:variant>
      <vt:variant>
        <vt:i4>92</vt:i4>
      </vt:variant>
      <vt:variant>
        <vt:i4>0</vt:i4>
      </vt:variant>
      <vt:variant>
        <vt:i4>5</vt:i4>
      </vt:variant>
      <vt:variant>
        <vt:lpwstr>https://doi.org/https://doi.org/10.1016/B978-0-08-102295-5.10410-X</vt:lpwstr>
      </vt:variant>
      <vt:variant>
        <vt:lpwstr/>
      </vt:variant>
      <vt:variant>
        <vt:i4>2424931</vt:i4>
      </vt:variant>
      <vt:variant>
        <vt:i4>89</vt:i4>
      </vt:variant>
      <vt:variant>
        <vt:i4>0</vt:i4>
      </vt:variant>
      <vt:variant>
        <vt:i4>5</vt:i4>
      </vt:variant>
      <vt:variant>
        <vt:lpwstr>https://www.sciencedirect.com/science/article/pii/B978008102295510410X</vt:lpwstr>
      </vt:variant>
      <vt:variant>
        <vt:lpwstr/>
      </vt:variant>
      <vt:variant>
        <vt:i4>4128876</vt:i4>
      </vt:variant>
      <vt:variant>
        <vt:i4>86</vt:i4>
      </vt:variant>
      <vt:variant>
        <vt:i4>0</vt:i4>
      </vt:variant>
      <vt:variant>
        <vt:i4>5</vt:i4>
      </vt:variant>
      <vt:variant>
        <vt:lpwstr>https://doi.org/https://doi.org/10.1016/B978-0-12-816425-9.00007-3</vt:lpwstr>
      </vt:variant>
      <vt:variant>
        <vt:lpwstr/>
      </vt:variant>
      <vt:variant>
        <vt:i4>6553708</vt:i4>
      </vt:variant>
      <vt:variant>
        <vt:i4>83</vt:i4>
      </vt:variant>
      <vt:variant>
        <vt:i4>0</vt:i4>
      </vt:variant>
      <vt:variant>
        <vt:i4>5</vt:i4>
      </vt:variant>
      <vt:variant>
        <vt:lpwstr>https://www.sciencedirect.com/science/article/pii/B9780128164259000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candle</dc:creator>
  <cp:keywords/>
  <dc:description/>
  <cp:lastModifiedBy>Peter Scandle</cp:lastModifiedBy>
  <cp:revision>244</cp:revision>
  <dcterms:created xsi:type="dcterms:W3CDTF">2022-05-22T21:07:00Z</dcterms:created>
  <dcterms:modified xsi:type="dcterms:W3CDTF">2022-06-12T07:36:00Z</dcterms:modified>
</cp:coreProperties>
</file>